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2D195A1E"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E7650C">
        <w:t>E</w:t>
      </w:r>
      <w:r w:rsidR="008F366D">
        <w:t>ven after acquiring a skill, repetition continues to play an important role.</w:t>
      </w:r>
      <w:r>
        <w:t xml:space="preserve"> </w:t>
      </w:r>
      <w:r w:rsidR="005F6476">
        <w:t xml:space="preserve">For example, repetition </w:t>
      </w:r>
      <w:r w:rsidR="00D43295">
        <w:t xml:space="preserve">reduces </w:t>
      </w:r>
      <w:r w:rsidR="0096539F">
        <w:t>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5E1D22">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5E1D22">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w:t>
      </w:r>
      <w:r w:rsidR="00D43295">
        <w:t>, a phenomenon referred to as “use-dependent learning”</w:t>
      </w:r>
      <w:r w:rsidR="005E1D22">
        <w:t xml:space="preserve"> </w:t>
      </w:r>
      <w:r w:rsidR="005E1D22">
        <w:fldChar w:fldCharType="begin"/>
      </w:r>
      <w:r w:rsidR="005E1D22">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fldChar w:fldCharType="separate"/>
      </w:r>
      <w:r w:rsidR="005E1D22" w:rsidRPr="005E1D22">
        <w:t>(Classen et al., 1998; Diedrichsen et al., 2010)</w:t>
      </w:r>
      <w:r w:rsidR="005E1D22">
        <w:fldChar w:fldCharType="end"/>
      </w:r>
      <w:r w:rsidR="000434DC">
        <w:t xml:space="preserve">. </w:t>
      </w:r>
      <w:r w:rsidR="00381226">
        <w:t>Th</w:t>
      </w:r>
      <w:r w:rsidR="00693669">
        <w:t>e</w:t>
      </w:r>
      <w:r w:rsidR="00354810">
        <w:t xml:space="preserve"> latter</w:t>
      </w:r>
      <w:r w:rsidR="00693669">
        <w:t xml:space="preserve"> feature </w:t>
      </w:r>
      <w:r w:rsidR="00381226">
        <w:t xml:space="preserve">may </w:t>
      </w:r>
      <w:r w:rsidR="00354810">
        <w:t xml:space="preserve">help </w:t>
      </w:r>
      <w:r w:rsidR="00381226">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5D56A6F7"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aftereffects </w:t>
      </w:r>
      <w:r w:rsidR="00354810">
        <w:t xml:space="preserve">observed during </w:t>
      </w:r>
      <w:r w:rsidR="00B02F0A">
        <w:t xml:space="preserve">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 xml:space="preserve">(Cherry-Allen et al., 2018; French et al., 2018; </w:t>
      </w:r>
      <w:r w:rsidR="007F0703" w:rsidRPr="007F0703">
        <w:lastRenderedPageBreak/>
        <w:t>Hussain et al., 2013; Kim and Krebs, 2012; Kim and Mugisha, 2014; Statton et al., 2016)</w:t>
      </w:r>
      <w:r w:rsidR="007F0703">
        <w:fldChar w:fldCharType="end"/>
      </w:r>
      <w:r w:rsidR="007F0703">
        <w:t>.</w:t>
      </w:r>
      <w:r w:rsidR="008F366D">
        <w:t xml:space="preserve"> </w:t>
      </w:r>
      <w:r w:rsidR="00E45977">
        <w:t xml:space="preserve">In </w:t>
      </w:r>
      <w:r w:rsidR="00D43295">
        <w:t>the study by Wood et al. (2020)</w:t>
      </w:r>
      <w:r w:rsidR="00615FED">
        <w:t>,</w:t>
      </w:r>
      <w:r w:rsidR="00E45977">
        <w:t xml:space="preserve">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w:t>
      </w:r>
      <w:r w:rsidR="00D43295">
        <w:t xml:space="preserve">for one of the experimental groups, all visual feedback </w:t>
      </w:r>
      <w:r w:rsidR="00A148F5">
        <w:t>was veridical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observed during washout, when all visual feedback was removed and participants were instructed to “walk normally”, </w:t>
      </w:r>
      <w:r w:rsidR="005A367B">
        <w:t xml:space="preserve">were </w:t>
      </w:r>
      <w:r w:rsidR="00E7650C">
        <w:t xml:space="preserve">highly </w:t>
      </w:r>
      <w:r w:rsidR="005A367B">
        <w:t xml:space="preserve">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w:t>
      </w:r>
      <w:r w:rsidR="00AC36D6">
        <w:t xml:space="preserve">play </w:t>
      </w:r>
      <w:r w:rsidR="009F599F">
        <w:t xml:space="preserve">an </w:t>
      </w:r>
      <w:r w:rsidR="006C5028">
        <w:t>important</w:t>
      </w:r>
      <w:r w:rsidR="00657732">
        <w:t xml:space="preserve"> yet underappreciated role in this body of literature.</w:t>
      </w:r>
      <w:r w:rsidR="006C5028">
        <w:t xml:space="preserve"> Thu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6C5028">
        <w:t xml:space="preserve">during locomotion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74B0CE01"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t>
      </w:r>
      <w:r w:rsidR="00E7650C">
        <w:t>Our</w:t>
      </w:r>
      <w:r w:rsidR="0014408B">
        <w:t xml:space="preserve"> </w:t>
      </w:r>
      <w:r w:rsidR="00F44E73">
        <w:t xml:space="preserve">competing hypotheses </w:t>
      </w:r>
      <w:r w:rsidR="00E7650C">
        <w:t>are formalized by</w:t>
      </w:r>
      <w:r>
        <w:t xml:space="preserve"> two distinct computational </w:t>
      </w:r>
      <w:r w:rsidR="00F85A8B">
        <w:t xml:space="preserve">models </w:t>
      </w:r>
      <w:r>
        <w:t xml:space="preserve">of how </w:t>
      </w:r>
      <w:r w:rsidR="000B6FC3">
        <w:t xml:space="preserve">use-dependent learning </w:t>
      </w:r>
      <w:r w:rsidR="002867D9">
        <w:t xml:space="preserve">may </w:t>
      </w:r>
      <w:r>
        <w:t>arise</w:t>
      </w:r>
      <w:r w:rsidR="007C3B49">
        <w:t>.</w:t>
      </w:r>
      <w:r w:rsidR="0093172C">
        <w:t xml:space="preserve"> </w:t>
      </w:r>
      <w:r w:rsidR="00A94B48">
        <w:t xml:space="preserve">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in parallel,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EF6C3B">
        <w:t>Due to the slow learning</w:t>
      </w:r>
      <w:r w:rsidR="00E61CC4">
        <w:t xml:space="preserve"> and</w:t>
      </w:r>
      <w:r w:rsidR="00EF6C3B">
        <w:t xml:space="preserve"> slow forgetting nature of</w:t>
      </w:r>
      <w:r w:rsidR="007C3B49">
        <w:t xml:space="preserve"> use-dependent learning</w:t>
      </w:r>
      <w:r w:rsidR="00E61CC4">
        <w:t xml:space="preserve"> in this model</w:t>
      </w:r>
      <w:r w:rsidR="00EF6C3B">
        <w:t xml:space="preserve">, </w:t>
      </w:r>
      <w:r w:rsidR="00E61CC4">
        <w:t>it</w:t>
      </w:r>
      <w:r w:rsidR="007C3B49">
        <w:t xml:space="preserve"> is robust to changes in movement consistency</w:t>
      </w:r>
      <w:r w:rsidR="00EF6C3B">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w:t>
      </w:r>
      <w:r w:rsidR="00E61CC4">
        <w:t xml:space="preserve">in direct contrast to the Strategy plus Use-Dependent model, </w:t>
      </w:r>
      <w:r w:rsidR="00CE41C1">
        <w:t xml:space="preserve">the magnitude of use-dependent biases </w:t>
      </w:r>
      <w:r w:rsidR="00EF6C3B">
        <w:t>is</w:t>
      </w:r>
      <w:r w:rsidR="00CE41C1">
        <w:t xml:space="preserve"> directly related to the consistency of the environment, or target locations. </w:t>
      </w:r>
      <w:r w:rsidR="005A1AB3">
        <w:t>Critically,</w:t>
      </w:r>
      <w:r w:rsidR="00B85D96">
        <w:t xml:space="preserve"> </w:t>
      </w:r>
      <w:r w:rsidR="009463CF">
        <w:t xml:space="preserve">while </w:t>
      </w:r>
      <w:r w:rsidR="00E61CC4">
        <w:t>these two computational accounts provide putative explanations for use-dependent biases</w:t>
      </w:r>
      <w:r w:rsidR="009463CF">
        <w:t>, they</w:t>
      </w:r>
      <w:r w:rsidR="00E61CC4">
        <w:t xml:space="preserve"> differ markedly in their theoretical underpinnings</w:t>
      </w:r>
      <w:r w:rsidR="009463CF">
        <w:t xml:space="preserve"> and</w:t>
      </w:r>
      <w:r w:rsidR="00E61CC4">
        <w:t xml:space="preserve"> have </w:t>
      </w:r>
      <w:r w:rsidR="009463CF">
        <w:t xml:space="preserve">not </w:t>
      </w:r>
      <w:r w:rsidR="00E61CC4">
        <w:t xml:space="preserve">been </w:t>
      </w:r>
      <w:r w:rsidR="009463CF">
        <w:t>directly compared</w:t>
      </w:r>
      <w:r w:rsidR="00E61CC4">
        <w:t xml:space="preserve"> with each other.</w:t>
      </w:r>
      <w:r w:rsidR="00B85D96">
        <w:t xml:space="preserve"> </w:t>
      </w:r>
      <w:r w:rsidR="003868B7">
        <w:t>Therefore</w:t>
      </w:r>
      <w:r w:rsidR="00161EF8">
        <w:t xml:space="preserve">, we have designed a set of walking experiments that </w:t>
      </w:r>
      <w:r w:rsidR="002867D9">
        <w:t xml:space="preserve">systematically </w:t>
      </w:r>
      <w:r w:rsidR="00161EF8">
        <w:t xml:space="preserve">vary environmental consistency </w:t>
      </w:r>
      <w:r w:rsidR="00F44E73">
        <w:t xml:space="preserve">during learning </w:t>
      </w:r>
      <w:r w:rsidR="00161EF8">
        <w:t>and assess the state of use-dependent biases during no-feedback</w:t>
      </w:r>
      <w:r w:rsidR="00F44E73">
        <w:t xml:space="preserve"> washout</w:t>
      </w:r>
      <w:r w:rsidR="00161EF8">
        <w:t xml:space="preserve">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031559">
        <w:rPr>
          <w:b/>
          <w:bCs/>
          <w:i/>
          <w:iCs/>
          <w:u w:val="single"/>
        </w:rPr>
        <w:t xml:space="preserve">: </w:t>
      </w:r>
    </w:p>
    <w:p w14:paraId="67B02FFE" w14:textId="1C61324A"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r>
        <w:t>psychiatric</w:t>
      </w:r>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49AB3D90"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xml:space="preserve">, </w:t>
      </w:r>
      <w:r w:rsidR="001D563C">
        <w:t xml:space="preserve">selected by the </w:t>
      </w:r>
      <w:r>
        <w:t>participants</w:t>
      </w:r>
      <w:r w:rsidR="0044578A">
        <w:t xml:space="preserve"> </w:t>
      </w:r>
      <w:r w:rsidR="001D563C">
        <w:t xml:space="preserve">to ensure </w:t>
      </w:r>
      <w:r w:rsidR="00685422">
        <w:t xml:space="preserve">a </w:t>
      </w:r>
      <w:r w:rsidR="001D563C">
        <w:t xml:space="preserve">comfortable </w:t>
      </w:r>
      <w:r w:rsidR="00685422">
        <w:t xml:space="preserve">walking speed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78375CE9"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181D1FB4"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r w:rsidR="00E42639">
        <w:t>i.e.</w:t>
      </w:r>
      <w:r w:rsidR="00685422">
        <w:t>,</w:t>
      </w:r>
      <w:r w:rsidR="00E42639">
        <w:t xml:space="preserve"> 250 </w:t>
      </w:r>
      <w:r w:rsidR="00685422">
        <w:t xml:space="preserve">consecutive </w:t>
      </w:r>
      <w:r w:rsidR="003E6C32">
        <w:t>left heel strike</w:t>
      </w:r>
      <w:r w:rsidR="00E42639">
        <w:t>s</w:t>
      </w:r>
      <w:r w:rsidR="00F2099B">
        <w:t>)</w:t>
      </w:r>
      <w:r>
        <w:t xml:space="preserve">. No visual feedback will be </w:t>
      </w:r>
      <w:r w:rsidR="000603CE">
        <w:t>presented on the</w:t>
      </w:r>
      <w:r>
        <w:t xml:space="preserve"> monitor during the Baseline phase.</w:t>
      </w:r>
      <w:r w:rsidR="000603CE">
        <w:t xml:space="preserve"> In order for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w:t>
      </w:r>
      <w:r w:rsidR="00022D83">
        <w:t>the first session</w:t>
      </w:r>
      <w:r w:rsidR="00B651EE">
        <w:t xml:space="preserv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r w:rsidR="00271E29">
        <w:t xml:space="preserve"> </w:t>
      </w:r>
      <w:commentRangeStart w:id="0"/>
      <w:commentRangeStart w:id="1"/>
      <w:r w:rsidR="00271E29">
        <w:t xml:space="preserve">The target lines will have a </w:t>
      </w:r>
      <w:r w:rsidR="00F1281C">
        <w:t xml:space="preserve">width </w:t>
      </w:r>
      <w:r w:rsidR="00271E29">
        <w:t>of ± 2% step length</w:t>
      </w:r>
      <w:r w:rsidR="00022D83">
        <w:t xml:space="preserve"> change from baseline</w:t>
      </w:r>
      <w:r w:rsidR="00271E29">
        <w:t>.</w:t>
      </w:r>
      <w:r>
        <w:t xml:space="preserve"> </w:t>
      </w:r>
      <w:commentRangeEnd w:id="0"/>
      <w:r w:rsidR="00685422">
        <w:rPr>
          <w:rStyle w:val="CommentReference"/>
        </w:rPr>
        <w:commentReference w:id="0"/>
      </w:r>
      <w:commentRangeEnd w:id="1"/>
      <w:r w:rsidR="00F1281C">
        <w:rPr>
          <w:rStyle w:val="CommentReference"/>
        </w:rPr>
        <w:commentReference w:id="1"/>
      </w:r>
      <w:r w:rsidR="00E23CA2">
        <w:t>The researcher will provide p</w:t>
      </w:r>
      <w:r w:rsidR="00764D3A">
        <w:t>articipants w</w:t>
      </w:r>
      <w:r w:rsidR="00E23CA2">
        <w:t xml:space="preserve">ith a </w:t>
      </w:r>
      <w:r w:rsidR="00764D3A">
        <w:t xml:space="preserve">prompt to continue </w:t>
      </w:r>
      <w:r w:rsidR="00022D83">
        <w:t>hitting</w:t>
      </w:r>
      <w:r w:rsidR="00764D3A">
        <w:t xml:space="preserve"> the target lines every </w:t>
      </w:r>
      <w:r w:rsidR="00E23CA2">
        <w:t xml:space="preserve">100 strides </w:t>
      </w:r>
      <w:r w:rsidR="00764D3A">
        <w:t xml:space="preserve">during the Learning phase. </w:t>
      </w:r>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r w:rsidR="00764D3A">
        <w:t xml:space="preserve">The treadmill will be stopped </w:t>
      </w:r>
      <w:r w:rsidR="00C317B4">
        <w:t xml:space="preserve">briefly </w:t>
      </w:r>
      <w:r w:rsidR="00764D3A">
        <w:t xml:space="preserve">between each phase so that instructions can be provided for the next phase. </w:t>
      </w:r>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5CCCC2EF" w:rsidR="00105698" w:rsidRPr="00F10C8D" w:rsidRDefault="0014442A" w:rsidP="00407563">
      <w:pPr>
        <w:spacing w:line="480" w:lineRule="auto"/>
      </w:pPr>
      <w:r>
        <w:t>We will systematically manipulate the independent variable,</w:t>
      </w:r>
      <w:r w:rsidR="001645A1">
        <w:t xml:space="preserve"> the consistency of target</w:t>
      </w:r>
      <w:r>
        <w:t xml:space="preserve"> positions,</w:t>
      </w:r>
      <w:r w:rsidR="001645A1">
        <w:t xml:space="preserve"> during the Learning phase.</w:t>
      </w:r>
      <w:r w:rsidR="00C317B4">
        <w:t xml:space="preserve"> To accomplish this, p</w:t>
      </w:r>
      <w:r w:rsidR="007A3868">
        <w:t>articipants will complete three different conditions</w:t>
      </w:r>
      <w:r w:rsidR="00A15F7C">
        <w:t xml:space="preserve">: 1) </w:t>
      </w:r>
      <w:r w:rsidR="00105698">
        <w:t xml:space="preserve">In the </w:t>
      </w:r>
      <w:r w:rsidR="005E7F90" w:rsidRPr="007A3868">
        <w:rPr>
          <w:u w:val="single"/>
        </w:rPr>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rsidRPr="007A3868">
        <w:rPr>
          <w:u w:val="single"/>
        </w:rPr>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rsidRPr="007A3868">
        <w:rPr>
          <w:u w:val="single"/>
        </w:rPr>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Low Variability and High Variability</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w:t>
      </w:r>
      <w:r w:rsidR="00C90D86">
        <w:t xml:space="preserve"> </w:t>
      </w:r>
      <w:r w:rsidR="007A3868">
        <w:t>To prevent contamination from potential order effects, we will counterbalance the order of conditions across all participants.</w:t>
      </w:r>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7C1BA798" w:rsidR="00105698" w:rsidRDefault="00105698" w:rsidP="00407563">
      <w:pPr>
        <w:spacing w:line="480" w:lineRule="auto"/>
      </w:pPr>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4DA8956C"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at the moment of leading heel strike. </w:t>
      </w:r>
      <w:commentRangeStart w:id="2"/>
      <w:commentRangeStart w:id="3"/>
      <w:ins w:id="4" w:author="Jonathan Wood" w:date="2020-06-09T15:33:00Z">
        <w:r w:rsidR="003E6C32">
          <w:t>The</w:t>
        </w:r>
      </w:ins>
      <w:ins w:id="5" w:author="Jonathan Wood" w:date="2020-06-09T15:34:00Z">
        <w:r w:rsidR="003E6C32">
          <w:t xml:space="preserve"> step length during the</w:t>
        </w:r>
      </w:ins>
      <w:ins w:id="6" w:author="Jonathan Wood" w:date="2020-06-09T15:33:00Z">
        <w:r w:rsidR="003E6C32">
          <w:t xml:space="preserve"> last 50 strides of the </w:t>
        </w:r>
      </w:ins>
      <w:ins w:id="7" w:author="Jonathan Wood" w:date="2020-06-09T15:34:00Z">
        <w:r w:rsidR="003E6C32">
          <w:t xml:space="preserve">Baseline phase will </w:t>
        </w:r>
      </w:ins>
      <w:ins w:id="8" w:author="Jonathan Wood" w:date="2020-06-10T09:39:00Z">
        <w:r w:rsidR="00E81BA2">
          <w:t xml:space="preserve">be </w:t>
        </w:r>
      </w:ins>
      <w:ins w:id="9" w:author="Jonathan Wood" w:date="2020-06-09T15:34:00Z">
        <w:r w:rsidR="003E6C32">
          <w:t>averaged and used to derive each legs</w:t>
        </w:r>
      </w:ins>
      <w:ins w:id="10" w:author="Jonathan Wood" w:date="2020-06-09T17:43:00Z">
        <w:r w:rsidR="00C865B0">
          <w:t>’</w:t>
        </w:r>
      </w:ins>
      <w:ins w:id="11" w:author="Jonathan Wood" w:date="2020-06-09T15:34:00Z">
        <w:r w:rsidR="003E6C32">
          <w:t xml:space="preserve"> respective target lines during </w:t>
        </w:r>
      </w:ins>
      <w:ins w:id="12" w:author="Jonathan Wood" w:date="2020-06-11T16:48:00Z">
        <w:r w:rsidR="007A3868">
          <w:t>each</w:t>
        </w:r>
      </w:ins>
      <w:ins w:id="13" w:author="Jonathan Wood" w:date="2020-06-09T15:34:00Z">
        <w:r w:rsidR="003E6C32">
          <w:t xml:space="preserve"> session</w:t>
        </w:r>
      </w:ins>
      <w:ins w:id="14" w:author="Jonathan Wood" w:date="2020-06-11T16:48:00Z">
        <w:r w:rsidR="007A3868">
          <w:t>’</w:t>
        </w:r>
      </w:ins>
      <w:ins w:id="15" w:author="Jonathan Wood" w:date="2020-06-09T15:34:00Z">
        <w:r w:rsidR="003E6C32">
          <w:t>s learning phase.</w:t>
        </w:r>
      </w:ins>
      <w:commentRangeEnd w:id="2"/>
      <w:r w:rsidR="000932B3">
        <w:rPr>
          <w:rStyle w:val="CommentReference"/>
        </w:rPr>
        <w:commentReference w:id="2"/>
      </w:r>
      <w:commentRangeEnd w:id="3"/>
      <w:r w:rsidR="00083D2C">
        <w:rPr>
          <w:rStyle w:val="CommentReference"/>
        </w:rPr>
        <w:commentReference w:id="3"/>
      </w:r>
      <w:ins w:id="16" w:author="Jonathan Wood" w:date="2020-06-09T15:34:00Z">
        <w:r w:rsidR="003E6C32">
          <w:t xml:space="preserve"> </w:t>
        </w:r>
      </w:ins>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11F588BA"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3ED1A77A" w14:textId="41EC6665" w:rsidR="00E00AF1" w:rsidRDefault="00DB77C0" w:rsidP="00407563">
      <w:pPr>
        <w:spacing w:line="480" w:lineRule="auto"/>
      </w:pPr>
      <w:commentRangeStart w:id="17"/>
      <w:commentRangeStart w:id="18"/>
      <w:r>
        <w:t>Thus, SAI represents the difference between the two step lengths normalized by the</w:t>
      </w:r>
      <w:ins w:id="19" w:author="Jonathan Wood" w:date="2020-06-12T13:33:00Z">
        <w:r w:rsidR="00C317B4">
          <w:t>ir sum</w:t>
        </w:r>
      </w:ins>
      <w:del w:id="20" w:author="Jonathan Wood" w:date="2020-06-12T13:33:00Z">
        <w:r w:rsidDel="00C317B4">
          <w:delText xml:space="preserve"> stride length</w:delText>
        </w:r>
      </w:del>
      <w:r>
        <w:t xml:space="preserve">. </w:t>
      </w:r>
      <w:commentRangeEnd w:id="17"/>
      <w:r w:rsidR="00964B11">
        <w:rPr>
          <w:rStyle w:val="CommentReference"/>
        </w:rPr>
        <w:commentReference w:id="17"/>
      </w:r>
      <w:commentRangeEnd w:id="18"/>
      <w:r w:rsidR="006E796D">
        <w:rPr>
          <w:rStyle w:val="CommentReference"/>
        </w:rPr>
        <w:commentReference w:id="18"/>
      </w:r>
      <w:r>
        <w:t>We express this measure as a percentage where 0% is perfect symmetry and SAIs further away from 0% indicate greater asymmetry.</w:t>
      </w:r>
      <w:r w:rsidR="004C68CF">
        <w:t xml:space="preserve"> </w:t>
      </w:r>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5537027F" w14:textId="252FE9C6" w:rsidR="003D0D56" w:rsidRDefault="003D0D56" w:rsidP="00407563">
      <w:pPr>
        <w:spacing w:line="480" w:lineRule="auto"/>
      </w:pPr>
    </w:p>
    <w:p w14:paraId="6D547D87" w14:textId="539DC326" w:rsidR="003C4546" w:rsidRDefault="003C4546" w:rsidP="003C4546">
      <w:pPr>
        <w:spacing w:line="480" w:lineRule="auto"/>
      </w:pPr>
      <w:r>
        <w:t>Our analyses of behavior during Learning will focus on checking our assumptions, based on the task design</w:t>
      </w:r>
      <w:r w:rsidR="00FB5294">
        <w:t xml:space="preserve"> and our pilot data (see Fig</w:t>
      </w:r>
      <w:r w:rsidR="00280952">
        <w:t>ure 4</w:t>
      </w:r>
      <w:r w:rsidR="00FB5294">
        <w:t>)</w:t>
      </w:r>
      <w:r>
        <w:t xml:space="preserve">, that the mean SAI will not differ across conditions (Learning SAI mean), but the SAI standard deviation (Learning SAI </w:t>
      </w:r>
      <w:r>
        <w:sym w:font="Symbol" w:char="F073"/>
      </w:r>
      <w:r>
        <w:t xml:space="preserve">) will. </w:t>
      </w:r>
      <w:r w:rsidR="00FB5294">
        <w:t>The purpose of the Learning phase is to provide the necessary task practice to develop potential use-dependent biases. The magnitude of use-dependent biases cannot be directly measured during Learning, since other processes are active during this period—</w:t>
      </w:r>
      <w:r w:rsidR="003B7452">
        <w:t xml:space="preserve">cognitive </w:t>
      </w:r>
      <w:r w:rsidR="00FB5294">
        <w:t xml:space="preserve">strategies in the case of the Strategy plus Use-Dependent model and Bayesian estimation of visual target location in the case of the Adaptive Bayesian model. Thus, as expected, </w:t>
      </w:r>
      <w:r>
        <w:t xml:space="preserve">our models do not make qualitatively different predictions regarding behavior during the Learning phase. </w:t>
      </w:r>
    </w:p>
    <w:p w14:paraId="3A281FC1" w14:textId="77777777" w:rsidR="003C4546" w:rsidRDefault="003C4546" w:rsidP="00407563">
      <w:pPr>
        <w:spacing w:line="480" w:lineRule="auto"/>
      </w:pPr>
    </w:p>
    <w:p w14:paraId="327A0625" w14:textId="7CAE1543" w:rsidR="003C4546" w:rsidRDefault="00143A46" w:rsidP="00407563">
      <w:pPr>
        <w:spacing w:line="480" w:lineRule="auto"/>
      </w:pPr>
      <w:r>
        <w:t>O</w:t>
      </w:r>
      <w:r w:rsidR="00B90E23">
        <w:t>ur hypotheses focus on</w:t>
      </w:r>
      <w:r w:rsidR="000A0A14">
        <w:t xml:space="preserve"> </w:t>
      </w:r>
      <w:r w:rsidR="00B90E23">
        <w:t xml:space="preserve">use-dependent </w:t>
      </w:r>
      <w:r w:rsidR="000932B3">
        <w:t>biases,</w:t>
      </w:r>
      <w:r w:rsidR="000A0A14">
        <w:t xml:space="preserve"> </w:t>
      </w:r>
      <w:r>
        <w:t xml:space="preserve">probed during the no-feedback Washout phase. </w:t>
      </w:r>
      <w:r w:rsidR="003C4546">
        <w:t>U</w:t>
      </w:r>
      <w:r w:rsidR="00B90E23">
        <w:t>se</w:t>
      </w:r>
      <w:r w:rsidR="007562D9">
        <w:t xml:space="preserve">-dependent biases </w:t>
      </w:r>
      <w:r>
        <w:t xml:space="preserve">will be analyzed </w:t>
      </w:r>
      <w:r w:rsidR="007562D9">
        <w:t>at two different time points</w:t>
      </w:r>
      <w:r w:rsidR="00B94F95">
        <w:t>. First,</w:t>
      </w:r>
      <w:r w:rsidR="00CF21BD">
        <w:t xml:space="preserve"> to characterize the </w:t>
      </w:r>
      <w:r w:rsidR="007562D9">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 xml:space="preserve">by regressing subsequent strides onto current strides for </w:t>
      </w:r>
      <w:r w:rsidR="00BF317F">
        <w:t xml:space="preserve">the first 50 </w:t>
      </w:r>
      <w:r w:rsidR="00F6786F">
        <w:t>stride</w:t>
      </w:r>
      <w:r w:rsidR="00BF317F">
        <w:t>s</w:t>
      </w:r>
      <w:r w:rsidR="00F6786F">
        <w:t xml:space="preserve"> of </w:t>
      </w:r>
      <w:r w:rsidR="007A3868">
        <w:t>the W</w:t>
      </w:r>
      <w:r w:rsidR="00F6786F">
        <w:t>ashout</w:t>
      </w:r>
      <w:r w:rsidR="007A3868">
        <w:t xml:space="preserve"> phase</w:t>
      </w:r>
      <w:r w:rsidR="00F6786F">
        <w:t>.</w:t>
      </w:r>
      <w:r w:rsidR="00A27A16">
        <w:t xml:space="preserve"> We will report 1-β (slope) as it quantifies the amount of unlearning per stride 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p>
    <w:p w14:paraId="4E353B44" w14:textId="77777777" w:rsidR="004B419E" w:rsidRDefault="004B419E" w:rsidP="00407563">
      <w:pPr>
        <w:spacing w:line="480" w:lineRule="auto"/>
        <w:rPr>
          <w:b/>
          <w:bCs/>
        </w:rPr>
      </w:pPr>
    </w:p>
    <w:p w14:paraId="19881302" w14:textId="4413CAC5"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1413108A" w:rsidR="00591F30" w:rsidRDefault="00591F30" w:rsidP="00407563">
      <w:pPr>
        <w:spacing w:line="480" w:lineRule="auto"/>
      </w:pPr>
      <w:r>
        <w:t xml:space="preserve">We have adapted two computational models of use-dependent learning </w:t>
      </w:r>
      <w:r w:rsidR="000213D4">
        <w:t>that</w:t>
      </w:r>
      <w:r w:rsidR="00C6328C">
        <w:t xml:space="preserve"> can explain behavior following training with consistent targets (see simulation section); however, </w:t>
      </w:r>
      <w:r w:rsidR="003B7452">
        <w:t>the two models</w:t>
      </w:r>
      <w:r w:rsidR="000213D4">
        <w:t xml:space="preserve"> </w:t>
      </w:r>
      <w:r>
        <w:t xml:space="preserve">make dissociable predictions regarding the effect </w:t>
      </w:r>
      <w:r w:rsidR="003B7452">
        <w:t xml:space="preserve">that </w:t>
      </w:r>
      <w:r w:rsidR="000213D4">
        <w:t xml:space="preserve">movement </w:t>
      </w:r>
      <w:r>
        <w:t xml:space="preserve">consistency </w:t>
      </w:r>
      <w:r w:rsidR="00B90E23">
        <w:t xml:space="preserve">during Learning </w:t>
      </w:r>
      <w:r>
        <w:t>has on use-dependent bias</w:t>
      </w:r>
      <w:r w:rsidR="000D60A4">
        <w:t>es</w:t>
      </w:r>
      <w:r>
        <w:t xml:space="preserve">. </w:t>
      </w:r>
      <w:r w:rsidR="000213D4">
        <w:t>We refer to</w:t>
      </w:r>
      <w:r w:rsidR="001A5E58">
        <w:t xml:space="preserve"> the first model </w:t>
      </w:r>
      <w:r w:rsidR="003B0DF4">
        <w:t xml:space="preserve">as the Strategy </w:t>
      </w:r>
      <w:r w:rsidR="0017005F">
        <w:t>plus</w:t>
      </w:r>
      <w:r w:rsidR="003B0DF4">
        <w:t xml:space="preserve"> Use-Dependent model </w:t>
      </w:r>
      <w:r w:rsidR="003B0DF4">
        <w:fldChar w:fldCharType="begin"/>
      </w:r>
      <w:r w:rsidR="005E1D22">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w:t>
      </w:r>
      <w:r w:rsidR="007E505C">
        <w:t xml:space="preserve">Model 1; </w:t>
      </w:r>
      <w:r w:rsidR="003B0DF4" w:rsidRPr="00591F30">
        <w:t>Diedrichsen et al., 2010)</w:t>
      </w:r>
      <w:r w:rsidR="003B0DF4">
        <w:fldChar w:fldCharType="end"/>
      </w:r>
      <w:r w:rsidR="003B0DF4">
        <w:t xml:space="preserve"> </w:t>
      </w:r>
      <w:r w:rsidR="000213D4">
        <w:t>and</w:t>
      </w:r>
      <w:r>
        <w:t xml:space="preserve"> the </w:t>
      </w:r>
      <w:r w:rsidR="00324208">
        <w:t>second model</w:t>
      </w:r>
      <w:r w:rsidR="003B0DF4">
        <w:t xml:space="preserve"> as the Adaptive Bayesian model </w:t>
      </w:r>
      <w:r w:rsidR="003B0DF4">
        <w:fldChar w:fldCharType="begin"/>
      </w:r>
      <w:r w:rsidR="005E1D22">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w:t>
      </w:r>
      <w:r w:rsidR="007E505C">
        <w:t xml:space="preserve">Model 2; </w:t>
      </w:r>
      <w:r w:rsidR="003B0DF4" w:rsidRPr="00591F30">
        <w:t>Verstynen and Sabes, 2011)</w:t>
      </w:r>
      <w:r w:rsidR="003B0DF4">
        <w:fldChar w:fldCharType="end"/>
      </w:r>
      <w:r>
        <w:t>.</w:t>
      </w:r>
      <w:r w:rsidR="006F55AA">
        <w:t xml:space="preserve"> </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3BD90583"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85029E">
        <w:instrText xml:space="preserve"> ADDIN ZOTERO_ITEM CSL_CITATION {"citationID":"WVfHnYrg","properties":{"formattedCitation":"(French et al., 2018; Long et al., 2016; Wood et al., 2020)","plainCitation":"(French et al., 2018; Long et al., 2016;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8E10A8">
        <w:fldChar w:fldCharType="separate"/>
      </w:r>
      <w:r w:rsidR="0085029E" w:rsidRPr="0085029E">
        <w:t>(French et al., 2018; Long et al., 2016; Wood et al., 2020)</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73796267" w:rsidR="005B646C" w:rsidRPr="001579D6" w:rsidRDefault="00B10724"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2</w:t>
      </w:r>
      <w:r w:rsidR="005B646C">
        <w:rPr>
          <w:rFonts w:eastAsiaTheme="minorEastAsia"/>
        </w:rPr>
        <w:t>)</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66696F9C" w:rsidR="003427A8" w:rsidRPr="00D539FB" w:rsidRDefault="00B10724"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3</w:t>
      </w:r>
      <w:r w:rsidR="005B646C">
        <w:rPr>
          <w:rFonts w:eastAsiaTheme="minorEastAsia"/>
        </w:rPr>
        <w:t>)</w:t>
      </w:r>
    </w:p>
    <w:p w14:paraId="45F48A94" w14:textId="4A56259C" w:rsidR="003427A8" w:rsidRDefault="00B10724"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w:t>
      </w:r>
      <w:r w:rsidR="00C50295">
        <w:rPr>
          <w:rFonts w:eastAsiaTheme="minorEastAsia"/>
        </w:rPr>
        <w:t>4</w:t>
      </w:r>
      <w:r w:rsidR="003427A8">
        <w:rPr>
          <w:rFonts w:eastAsiaTheme="minorEastAsia"/>
        </w:rPr>
        <w:t>)</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8EDFDE9" w:rsidR="005B646C" w:rsidRDefault="008E10A8" w:rsidP="00407563">
      <w:pPr>
        <w:spacing w:line="480" w:lineRule="auto"/>
      </w:pPr>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310F1088"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r w:rsidR="006116E1">
        <w:t>:</w:t>
      </w:r>
    </w:p>
    <w:p w14:paraId="745DAA5C" w14:textId="77777777" w:rsidR="005B646C" w:rsidRDefault="005B646C" w:rsidP="00407563">
      <w:pPr>
        <w:spacing w:line="480" w:lineRule="auto"/>
      </w:pPr>
    </w:p>
    <w:p w14:paraId="387CA41E" w14:textId="5C9F6409" w:rsidR="00507F44" w:rsidRPr="00D539FB" w:rsidRDefault="00B10724"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w:t>
      </w:r>
      <w:r w:rsidR="00C50295">
        <w:rPr>
          <w:rFonts w:eastAsiaTheme="minorEastAsia"/>
        </w:rPr>
        <w:t>5</w:t>
      </w:r>
      <w:r w:rsidR="005B646C">
        <w:rPr>
          <w:rFonts w:eastAsiaTheme="minorEastAsia"/>
        </w:rPr>
        <w:t>)</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9BA7F06" w:rsidR="005B646C" w:rsidRDefault="00D061A8" w:rsidP="00407563">
      <w:pPr>
        <w:spacing w:line="480" w:lineRule="auto"/>
      </w:pPr>
      <w:r>
        <w:t>W</w:t>
      </w:r>
      <w:r w:rsidR="005B646C">
        <w:t xml:space="preserve">e assume the use-dependent process learns </w:t>
      </w:r>
      <w:r>
        <w:t>much</w:t>
      </w:r>
      <w:r w:rsidR="005B646C">
        <w:t xml:space="preserve"> slow</w:t>
      </w:r>
      <w:r>
        <w:t>er</w:t>
      </w:r>
      <w:r w:rsidR="005B646C">
        <w:t xml:space="preserve"> than a strategic process </w:t>
      </w:r>
      <w:r w:rsidR="0017005F">
        <w:fldChar w:fldCharType="begin"/>
      </w:r>
      <w:r w:rsidR="005E1D22">
        <w: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r w:rsidR="0017005F" w:rsidRPr="0017005F">
        <w:t>(Diedrichsen et al., 2010)</w:t>
      </w:r>
      <w:r w:rsidR="0017005F">
        <w:fldChar w:fldCharType="end"/>
      </w:r>
      <w:r w:rsidR="000322D0">
        <w:t xml:space="preserve">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when</w:t>
      </w:r>
      <w:r w:rsidR="00550C7D">
        <w:t xml:space="preserve"> the visual feedback is off and</w:t>
      </w:r>
      <w:r w:rsidR="008E10A8">
        <w:t xml:space="preserve">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2CB0DA07" w:rsidR="00591F30" w:rsidRDefault="00345A0C" w:rsidP="00407563">
      <w:pPr>
        <w:spacing w:line="480" w:lineRule="auto"/>
      </w:pPr>
      <w:r>
        <w:t>Formally, t</w:t>
      </w:r>
      <w:r w:rsidR="00591F30">
        <w:t xml:space="preserve">his model </w:t>
      </w:r>
      <w:r>
        <w:t xml:space="preserve">follows </w:t>
      </w:r>
      <w:r w:rsidR="00964B11">
        <w:t xml:space="preserve">from </w:t>
      </w:r>
      <w:r>
        <w:t xml:space="preserve">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1A076CF4" w:rsidR="00591F30" w:rsidRDefault="00B10724"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w:t>
      </w:r>
      <w:r w:rsidR="00C50295">
        <w:rPr>
          <w:rFonts w:eastAsiaTheme="minorEastAsia"/>
        </w:rPr>
        <w:t>6</w:t>
      </w:r>
      <w:r w:rsidR="007B6811">
        <w:rPr>
          <w:rFonts w:eastAsiaTheme="minorEastAsia"/>
        </w:rPr>
        <w:t>)</w:t>
      </w:r>
    </w:p>
    <w:p w14:paraId="58FC062F" w14:textId="4C8FF3C9" w:rsidR="004B6DF6" w:rsidRDefault="004B6DF6" w:rsidP="00407563">
      <w:pPr>
        <w:spacing w:line="480" w:lineRule="auto"/>
        <w:rPr>
          <w:rFonts w:eastAsiaTheme="minorEastAsia"/>
        </w:rPr>
      </w:pPr>
    </w:p>
    <w:p w14:paraId="283A7F66" w14:textId="3F9D99DE" w:rsidR="00591F30" w:rsidRDefault="00CF6962" w:rsidP="00407563">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43B757F2" w:rsidR="00591F30" w:rsidRDefault="00B10724"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w:t>
      </w:r>
      <w:r w:rsidR="00C50295">
        <w:t>7</w:t>
      </w:r>
      <w:r w:rsidR="007B6811">
        <w:t>)</w:t>
      </w:r>
    </w:p>
    <w:p w14:paraId="44A4D404" w14:textId="15BB64D9" w:rsidR="00507F44" w:rsidRPr="00D539FB" w:rsidRDefault="00B10724"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21" w:name="_Hlk37794084"/>
            <m:r>
              <w:rPr>
                <w:rFonts w:ascii="Cambria Math" w:hAnsi="Cambria Math"/>
              </w:rPr>
              <m:t>β</m:t>
            </m:r>
            <w:bookmarkEnd w:id="21"/>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w:t>
      </w:r>
      <w:r w:rsidR="00C50295">
        <w:t>8</w:t>
      </w:r>
      <w:r w:rsidR="007B6811">
        <w:t>)</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71F132E3" w:rsidR="00FC4149" w:rsidRDefault="00591F30" w:rsidP="00407563">
      <w:pPr>
        <w:spacing w:line="480" w:lineRule="auto"/>
      </w:pPr>
      <m:oMath>
        <m:r>
          <w:rPr>
            <w:rFonts w:ascii="Cambria Math" w:hAnsi="Cambria Math"/>
          </w:rPr>
          <m:t>β</m:t>
        </m:r>
      </m:oMath>
      <w:r>
        <w:t xml:space="preserve"> is a free parameter representing the learning </w:t>
      </w:r>
      <w:proofErr w:type="gramStart"/>
      <w:r>
        <w:t>rate</w:t>
      </w:r>
      <w:r w:rsidR="00F802B0">
        <w:t>.</w:t>
      </w:r>
      <w:proofErr w:type="gramEnd"/>
      <w:r w:rsidR="00E84A95">
        <w:t xml:space="preserve"> </w:t>
      </w:r>
      <w:r w:rsidR="003B7452">
        <w:t>T</w:t>
      </w:r>
      <w:r w:rsidR="00A24826">
        <w: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5A5B69D2" w14:textId="47D559FE" w:rsidR="00D12592" w:rsidRPr="0085029E" w:rsidRDefault="00345A0C" w:rsidP="00407563">
      <w:pPr>
        <w:spacing w:line="480" w:lineRule="auto"/>
        <w:rPr>
          <w:u w:val="single"/>
        </w:rPr>
      </w:pPr>
      <w:bookmarkStart w:id="22"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w:t>
      </w:r>
      <w:r w:rsidR="003B7452">
        <w:t xml:space="preserve">(or the absence of them, as during Washout) </w:t>
      </w:r>
      <w:r w:rsidR="00D061A8">
        <w:t xml:space="preserve">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bookmarkEnd w:id="22"/>
    </w:p>
    <w:p w14:paraId="7D529E57" w14:textId="753A0F0E" w:rsidR="007A61A4" w:rsidRDefault="007A61A4" w:rsidP="00407563">
      <w:pPr>
        <w:tabs>
          <w:tab w:val="left" w:pos="3510"/>
        </w:tabs>
        <w:spacing w:line="480" w:lineRule="auto"/>
      </w:pPr>
    </w:p>
    <w:p w14:paraId="17F7CBF3" w14:textId="1F6BB87C" w:rsidR="00D67E04" w:rsidRDefault="00390B43" w:rsidP="00407563">
      <w:pPr>
        <w:tabs>
          <w:tab w:val="left" w:pos="3510"/>
        </w:tabs>
        <w:spacing w:line="480" w:lineRule="auto"/>
        <w:rPr>
          <w:b/>
          <w:bCs/>
        </w:rPr>
      </w:pPr>
      <w:r w:rsidRPr="007A3868">
        <w:rPr>
          <w:b/>
          <w:bCs/>
        </w:rPr>
        <w:t>S</w:t>
      </w:r>
      <w:r w:rsidR="001C7AA5" w:rsidRPr="007A3868">
        <w:rPr>
          <w:b/>
          <w:bCs/>
        </w:rPr>
        <w:t xml:space="preserve">tatistical </w:t>
      </w:r>
      <w:r w:rsidR="00EA3C2E" w:rsidRPr="007A3868">
        <w:rPr>
          <w:b/>
          <w:bCs/>
        </w:rPr>
        <w:t>A</w:t>
      </w:r>
      <w:r w:rsidR="001C7AA5" w:rsidRPr="007A3868">
        <w:rPr>
          <w:b/>
          <w:bCs/>
        </w:rPr>
        <w:t>nalysis:</w:t>
      </w:r>
    </w:p>
    <w:p w14:paraId="029131E9" w14:textId="5A908B46" w:rsidR="00DD1498" w:rsidRDefault="00DD1498" w:rsidP="00407563">
      <w:pPr>
        <w:tabs>
          <w:tab w:val="left" w:pos="3510"/>
        </w:tabs>
        <w:spacing w:line="480" w:lineRule="auto"/>
      </w:pPr>
      <w:r>
        <w:t>Model fitting and model selection, in conjunction with behavioral analyses, will form the basis for our inferences regarding which of the two models (hypotheses) is more strongly supported.</w:t>
      </w:r>
    </w:p>
    <w:p w14:paraId="7B7CA63B" w14:textId="77777777" w:rsidR="00DD1498" w:rsidRPr="007A3868" w:rsidRDefault="00DD1498" w:rsidP="00407563">
      <w:pPr>
        <w:tabs>
          <w:tab w:val="left" w:pos="3510"/>
        </w:tabs>
        <w:spacing w:line="480" w:lineRule="auto"/>
        <w:rPr>
          <w:b/>
          <w:bCs/>
        </w:rPr>
      </w:pPr>
    </w:p>
    <w:p w14:paraId="4F607D01" w14:textId="1DEC1283" w:rsidR="007A61A4" w:rsidRPr="0085029E" w:rsidRDefault="00D67E04" w:rsidP="00407563">
      <w:pPr>
        <w:tabs>
          <w:tab w:val="left" w:pos="3510"/>
        </w:tabs>
        <w:spacing w:line="480" w:lineRule="auto"/>
        <w:rPr>
          <w:i/>
          <w:iCs/>
        </w:rPr>
      </w:pPr>
      <w:r w:rsidRPr="0085029E">
        <w:rPr>
          <w:i/>
          <w:iCs/>
          <w:u w:val="single"/>
        </w:rPr>
        <w:t>Model Comparisons:</w:t>
      </w:r>
      <w:r w:rsidR="001C7AA5" w:rsidRPr="0085029E">
        <w:rPr>
          <w:i/>
          <w:iCs/>
        </w:rPr>
        <w:t xml:space="preserve"> </w:t>
      </w:r>
    </w:p>
    <w:p w14:paraId="00ABEF4A" w14:textId="3D04CDD1" w:rsidR="001C7AA5" w:rsidRDefault="007A61A4" w:rsidP="001C7AA5">
      <w:pPr>
        <w:spacing w:line="480" w:lineRule="auto"/>
      </w:pPr>
      <w:r>
        <w:t xml:space="preserve">Our competing hypotheses are encapsulated by our two computational models, the Strategy plus Use-Dependent model (Model 1) and the Adaptive Bayesian model (Model 2), and their corresponding predictions regarding use-dependent biases. </w:t>
      </w:r>
      <w:r w:rsidR="001C7AA5">
        <w:t xml:space="preserve">Relative support for one model over the other will be formally assessed using model selection criteria, specifically Akaike Information Criterion (AIC) scores. After </w:t>
      </w:r>
      <w:r w:rsidR="003B7452">
        <w:t xml:space="preserve">the </w:t>
      </w:r>
      <w:r w:rsidR="001C7AA5">
        <w:t xml:space="preserve">data are collected, we will fit both models to individual participant data from all three conditions combined, using the </w:t>
      </w:r>
      <w:proofErr w:type="spellStart"/>
      <w:r w:rsidR="001C7AA5">
        <w:t>fmincon</w:t>
      </w:r>
      <w:proofErr w:type="spellEnd"/>
      <w:r w:rsidR="001C7AA5">
        <w:t xml:space="preserve"> function in MATLAB. This will allow us to obtain one set of parameter values for each model for each individual participant. </w:t>
      </w:r>
    </w:p>
    <w:p w14:paraId="082994D4" w14:textId="77FEC857" w:rsidR="001C7AA5" w:rsidRDefault="001C7AA5" w:rsidP="001C7AA5">
      <w:pPr>
        <w:tabs>
          <w:tab w:val="left" w:pos="3510"/>
        </w:tabs>
        <w:spacing w:line="480" w:lineRule="auto"/>
      </w:pPr>
      <w:r>
        <w:t xml:space="preserve">We will use AIC to objectively compare the model fits and compare these AIC values between the two models using a paired t-test. Quality of model fits will be reported using R-squared values. The number of subjects best fit by each model will be </w:t>
      </w:r>
      <w:r w:rsidR="003B7452">
        <w:t xml:space="preserve">reported and presented in </w:t>
      </w:r>
      <w:r>
        <w:t xml:space="preserve">visual </w:t>
      </w:r>
      <w:r w:rsidR="003B7452">
        <w:t xml:space="preserve">format </w:t>
      </w:r>
      <w:r>
        <w:t xml:space="preserve">in a figure. As fits to individual data can be noisy </w:t>
      </w:r>
      <w:r>
        <w:fldChar w:fldCharType="begin"/>
      </w:r>
      <w:r w:rsidR="007A3868">
        <w:instrText xml:space="preserve"> ADDIN ZOTERO_ITEM CSL_CITATION {"citationID":"1HJnX1LO","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p>
    <w:p w14:paraId="583D7DD9" w14:textId="32B2CD3D" w:rsidR="001C7AA5" w:rsidRDefault="001C7AA5" w:rsidP="007A61A4">
      <w:pPr>
        <w:spacing w:line="480" w:lineRule="auto"/>
      </w:pPr>
    </w:p>
    <w:p w14:paraId="107870B5" w14:textId="53E59365" w:rsidR="00D67E04" w:rsidRPr="0085029E" w:rsidRDefault="00D67E04" w:rsidP="007A61A4">
      <w:pPr>
        <w:spacing w:line="480" w:lineRule="auto"/>
        <w:rPr>
          <w:i/>
          <w:iCs/>
          <w:u w:val="single"/>
        </w:rPr>
      </w:pPr>
      <w:r w:rsidRPr="0085029E">
        <w:rPr>
          <w:i/>
          <w:iCs/>
          <w:u w:val="single"/>
        </w:rPr>
        <w:t>Empirical Analysis</w:t>
      </w:r>
      <w:r w:rsidR="007A3868">
        <w:rPr>
          <w:i/>
          <w:iCs/>
          <w:u w:val="single"/>
        </w:rPr>
        <w:t>:</w:t>
      </w:r>
    </w:p>
    <w:p w14:paraId="2A93F13D" w14:textId="67CE604E" w:rsidR="0061724C" w:rsidRDefault="0061724C" w:rsidP="007A61A4">
      <w:pPr>
        <w:spacing w:line="480" w:lineRule="auto"/>
      </w:pPr>
      <w:r>
        <w:t xml:space="preserve">As stated above, </w:t>
      </w:r>
      <w:r w:rsidR="00840153">
        <w:t>we do not have competing hypotheses regarding the Learning phase, and we expect participants to accurately follow the visual targets. T</w:t>
      </w:r>
      <w:r>
        <w:t xml:space="preserve">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 These assumptions will be assessed using repeated measures ANOVA and post-hoc Bonferroni corrected pairwise comparisons if necessary. </w:t>
      </w:r>
    </w:p>
    <w:p w14:paraId="56D864A1" w14:textId="77777777" w:rsidR="0061724C" w:rsidRDefault="0061724C" w:rsidP="007A61A4">
      <w:pPr>
        <w:spacing w:line="480" w:lineRule="auto"/>
      </w:pPr>
    </w:p>
    <w:p w14:paraId="7007C85C" w14:textId="0639FB21" w:rsidR="007A61A4" w:rsidRDefault="007A61A4" w:rsidP="007A61A4">
      <w:pPr>
        <w:spacing w:line="480" w:lineRule="auto"/>
      </w:pPr>
      <w:r>
        <w:t xml:space="preserve">As </w:t>
      </w:r>
      <w:r w:rsidR="00EA3C2E">
        <w:t>the</w:t>
      </w:r>
      <w:r>
        <w:t xml:space="preserve"> </w:t>
      </w:r>
      <w:r w:rsidR="00C64912">
        <w:t xml:space="preserve">Adaptive Bayesian model predicts differences in use-dependent bias across conditions, </w:t>
      </w:r>
      <w:r>
        <w:t xml:space="preserve">we will perform statistical analyses of Initial Bias, Early Washout and washout rate using separate repeated measures ANOVAs. In cases of a significant ANOVA, post-hoc pairwise comparisons will be performed with Bonferroni-corrected t-tests. </w:t>
      </w:r>
      <w:r w:rsidR="00C64912">
        <w:t xml:space="preserve">Because </w:t>
      </w:r>
      <w:r>
        <w:t>the Strategy plus Use-Dependent model predicts similar use-dependent biases across conditions</w:t>
      </w:r>
      <w:r w:rsidR="00C64912">
        <w:t xml:space="preserve">, </w:t>
      </w:r>
      <w:r>
        <w:t xml:space="preserve">we will also perform equivalence tests on Initial Bias, Early Washout and washout rate using the two one-sided tests (TOST) procedure </w:t>
      </w:r>
      <w:r>
        <w:fldChar w:fldCharType="begin"/>
      </w:r>
      <w:r w:rsidR="007A3868">
        <w:instrText xml:space="preserve"> ADDIN ZOTERO_ITEM CSL_CITATION {"citationID":"aBdigHz8","properties":{"formattedCitation":"(Lakens, 2017)","plainCitation":"(Lakens, 2017)","noteIndex":0},"citationItems":[{"id":"nh7QxDNo/fFwSiFEj","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0.3; see </w:t>
      </w:r>
      <w:r>
        <w:fldChar w:fldCharType="begin"/>
      </w:r>
      <w:r w:rsidR="007A3868">
        <w:instrText xml:space="preserve"> ADDIN ZOTERO_ITEM CSL_CITATION {"citationID":"EEeVBAde","properties":{"formattedCitation":"(Lakens, 2013)","plainCitation":"(Lakens, 2013)","dontUpdate":true,"noteIndex":0},"citationItems":[{"id":"nh7QxDNo/4noKOPRG","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p>
    <w:p w14:paraId="09CD1742" w14:textId="77777777" w:rsidR="007A61A4" w:rsidRDefault="007A61A4" w:rsidP="007A61A4">
      <w:pPr>
        <w:spacing w:line="480" w:lineRule="auto"/>
      </w:pPr>
    </w:p>
    <w:p w14:paraId="1C01E797" w14:textId="33B88B13" w:rsidR="007A61A4" w:rsidRDefault="007A61A4" w:rsidP="007A61A4">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01E5091" w14:textId="77777777" w:rsidR="007A61A4" w:rsidRDefault="007A61A4" w:rsidP="007A61A4">
      <w:pPr>
        <w:spacing w:line="480" w:lineRule="auto"/>
      </w:pPr>
    </w:p>
    <w:p w14:paraId="760593CE" w14:textId="50FC6536" w:rsidR="007A61A4" w:rsidRDefault="007A61A4" w:rsidP="007A61A4">
      <w:pPr>
        <w:spacing w:line="480" w:lineRule="auto"/>
      </w:pPr>
      <w:r>
        <w:t xml:space="preserve">In addition to our parametric analyses of pre-selected epochs, we will also employ a cluster permutation analysis in order to assess potential SAI differences across the entire Washout phases for each condition </w:t>
      </w:r>
      <w:r>
        <w:fldChar w:fldCharType="begin"/>
      </w:r>
      <w:r w:rsidR="007A3868">
        <w:instrText xml:space="preserve"> ADDIN ZOTERO_ITEM CSL_CITATION {"citationID":"OIgwdNYr","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Holmes et al., 1996; Maris and Oostenveld, 2007)</w:t>
      </w:r>
      <w:r>
        <w:fldChar w:fldCharType="end"/>
      </w:r>
      <w:r>
        <w:t xml:space="preserve">. In this analysis, we will compare SAI differences between two conditions at a time with paired t-tests </w:t>
      </w:r>
      <w:r w:rsidR="00390B43">
        <w:t xml:space="preserve">between bins of </w:t>
      </w:r>
      <w:r w:rsidR="004A1657">
        <w:t xml:space="preserve">3 </w:t>
      </w:r>
      <w:r>
        <w:t>stride</w:t>
      </w:r>
      <w:r w:rsidR="00390B43">
        <w:t>s</w:t>
      </w:r>
      <w:r>
        <w:t xml:space="preserve">. </w:t>
      </w:r>
      <w:r w:rsidR="003C38B7">
        <w:t>Binning</w:t>
      </w:r>
      <w:r w:rsidR="00C50295">
        <w:t>,</w:t>
      </w:r>
      <w:r w:rsidR="003C38B7">
        <w:t xml:space="preserve"> in this case</w:t>
      </w:r>
      <w:r w:rsidR="00C50295">
        <w:t>,</w:t>
      </w:r>
      <w:r w:rsidR="003C38B7">
        <w:t xml:space="preserve"> is used to mitigate the effects of</w:t>
      </w:r>
      <w:r w:rsidR="0061724C">
        <w:t xml:space="preserve"> stride</w:t>
      </w:r>
      <w:r w:rsidR="00840153">
        <w:t>-</w:t>
      </w:r>
      <w:r w:rsidR="0061724C">
        <w:t>to</w:t>
      </w:r>
      <w:r w:rsidR="00840153">
        <w:t>-</w:t>
      </w:r>
      <w:r w:rsidR="0061724C">
        <w:t>stride</w:t>
      </w:r>
      <w:r w:rsidR="003C38B7">
        <w:t xml:space="preserve"> </w:t>
      </w:r>
      <w:r w:rsidR="0061724C">
        <w:t xml:space="preserve">SAI variability </w:t>
      </w:r>
      <w:r w:rsidR="003C38B7">
        <w:t>on the analysis</w:t>
      </w:r>
      <w:r w:rsidR="00840153">
        <w:t xml:space="preserve"> and thereby reduce the probability of a Type II error</w:t>
      </w:r>
      <w:r w:rsidR="003C38B7">
        <w:t xml:space="preserve">. </w:t>
      </w:r>
      <w:r>
        <w:t>The largest cluster of</w:t>
      </w:r>
      <w:r w:rsidR="00C50295">
        <w:t xml:space="preserve"> consecutive</w:t>
      </w:r>
      <w:r>
        <w:t xml:space="preserve"> significant paired t-tests (p &lt; 0.05)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rsidR="007A3868">
        <w:instrText xml:space="preserve"> ADDIN ZOTERO_ITEM CSL_CITATION {"citationID":"5C367SMF","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Maris and Oostenveld, 2007; Nichols and Holmes, 2002)</w:t>
      </w:r>
      <w:r>
        <w:fldChar w:fldCharType="end"/>
      </w:r>
      <w:r>
        <w:t xml:space="preserve">. This analysis will be performed three times to compare differences between each condition. </w:t>
      </w:r>
    </w:p>
    <w:p w14:paraId="2999531C" w14:textId="77777777" w:rsidR="00E23CA2" w:rsidRDefault="00E23CA2" w:rsidP="00407563">
      <w:pPr>
        <w:spacing w:line="480" w:lineRule="auto"/>
        <w:rPr>
          <w:u w:val="single"/>
        </w:rPr>
      </w:pPr>
    </w:p>
    <w:p w14:paraId="159629BE" w14:textId="284F298A" w:rsidR="00D67E04" w:rsidRPr="0061724C" w:rsidRDefault="00D67E04" w:rsidP="00407563">
      <w:pPr>
        <w:spacing w:line="480" w:lineRule="auto"/>
        <w:rPr>
          <w:i/>
          <w:iCs/>
          <w:u w:val="single"/>
        </w:rPr>
      </w:pPr>
      <w:r w:rsidRPr="0061724C">
        <w:rPr>
          <w:i/>
          <w:iCs/>
          <w:u w:val="single"/>
        </w:rPr>
        <w:t>Power analysis:</w:t>
      </w:r>
    </w:p>
    <w:p w14:paraId="5C6CD405" w14:textId="77777777" w:rsidR="007A3868" w:rsidRDefault="007A3868" w:rsidP="007A3868">
      <w:pPr>
        <w:spacing w:line="480" w:lineRule="auto"/>
      </w:pPr>
      <w:r>
        <w:t xml:space="preserve">We performed a power analysis to determine the sample size required to detect differences in use-dependent biases across conditions, with alpha of 0.05 and power of 0.90. Based on an estimated standardized effect size (Cohen’s </w:t>
      </w:r>
      <w:r w:rsidRPr="00812DE8">
        <w:rPr>
          <w:i/>
        </w:rPr>
        <w:t>d</w:t>
      </w:r>
      <w:r>
        <w:t xml:space="preserve">) </w:t>
      </w:r>
      <w:r w:rsidRPr="00812DE8">
        <w:t>of</w:t>
      </w:r>
      <w:r>
        <w:t xml:space="preserve"> 0.91 from a prior study comparing locomotor use-dependent biases across different magnitudes of induced stepping asymmetries during learning phases </w:t>
      </w:r>
      <w:r>
        <w:fldChar w:fldCharType="begin"/>
      </w:r>
      <w:r>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4613D4">
        <w:t>(Wood et al., 2020)</w:t>
      </w:r>
      <w:r>
        <w:fldChar w:fldCharType="end"/>
      </w:r>
      <w:r>
        <w:t xml:space="preserve">, we will require 15 subjects. We therefore expect to recruit 15-21 individuals for this study in order to account for possible attrition and to exceed the minimum acceptable power. </w:t>
      </w:r>
      <w:r w:rsidRPr="0049425E">
        <w:t>Th</w:t>
      </w:r>
      <w:r>
        <w:t>is</w:t>
      </w:r>
      <w:r w:rsidRPr="0049425E">
        <w:t xml:space="preserve"> </w:t>
      </w:r>
      <w:r>
        <w:t>sample size</w:t>
      </w:r>
      <w:r w:rsidRPr="0049425E">
        <w:t xml:space="preserve"> </w:t>
      </w:r>
      <w:r>
        <w:t>will</w:t>
      </w:r>
      <w:r w:rsidRPr="0049425E">
        <w:t xml:space="preserve"> </w:t>
      </w:r>
      <w:r>
        <w:t>also ensure appropriate counterbalancing of practice schedules across participants while also being well-above</w:t>
      </w:r>
      <w:r w:rsidRPr="0049425E">
        <w:t xml:space="preserve"> the threshold </w:t>
      </w:r>
      <w:r>
        <w:t>of</w:t>
      </w:r>
      <w:r w:rsidRPr="0049425E">
        <w:t xml:space="preserve"> statistical power documented</w:t>
      </w:r>
      <w:r>
        <w:t xml:space="preserve"> </w:t>
      </w:r>
      <w:r w:rsidRPr="0049425E">
        <w:t xml:space="preserve">in </w:t>
      </w:r>
      <w:r>
        <w:t xml:space="preserve">comparable motor learning studies </w:t>
      </w:r>
      <w:r>
        <w:fldChar w:fldCharType="begin"/>
      </w:r>
      <w:r>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fldChar w:fldCharType="separate"/>
      </w:r>
      <w:r w:rsidRPr="00AA19E3">
        <w:t>(Diedrichsen et al., 2010; French et al., 2018; Long et al., 2016; Verstynen and Sabes, 2011; Wood et al., 2020)</w:t>
      </w:r>
      <w:r>
        <w:fldChar w:fldCharType="end"/>
      </w:r>
      <w:r>
        <w:t xml:space="preserve">. </w:t>
      </w:r>
    </w:p>
    <w:p w14:paraId="7FF94961" w14:textId="24486783" w:rsidR="00D67E04" w:rsidRDefault="00D67E04" w:rsidP="00407563">
      <w:pPr>
        <w:spacing w:line="480" w:lineRule="auto"/>
        <w:rPr>
          <w:u w:val="single"/>
        </w:rPr>
      </w:pPr>
    </w:p>
    <w:p w14:paraId="1D1EC74F" w14:textId="77777777" w:rsidR="00E23CA2" w:rsidRDefault="00E23CA2" w:rsidP="00E23CA2">
      <w:pPr>
        <w:spacing w:line="480" w:lineRule="auto"/>
        <w:rPr>
          <w:i/>
          <w:iCs/>
          <w:u w:val="single"/>
        </w:rPr>
      </w:pPr>
      <w:r w:rsidRPr="00BD4609">
        <w:rPr>
          <w:i/>
          <w:iCs/>
          <w:u w:val="single"/>
        </w:rPr>
        <w:t>Data replacement:</w:t>
      </w:r>
    </w:p>
    <w:p w14:paraId="40D0E50F" w14:textId="77777777" w:rsidR="00E23CA2" w:rsidRDefault="00E23CA2" w:rsidP="00E23CA2">
      <w:pPr>
        <w:spacing w:line="480" w:lineRule="auto"/>
        <w:rPr>
          <w:iCs/>
          <w:u w:val="single"/>
        </w:rPr>
      </w:pPr>
      <w:r>
        <w:rPr>
          <w:iCs/>
          <w:u w:val="single"/>
        </w:rPr>
        <w:t xml:space="preserve">Data will only be replaced under the following conditions: </w:t>
      </w:r>
    </w:p>
    <w:p w14:paraId="28F0559B" w14:textId="77777777" w:rsidR="00E23CA2" w:rsidRDefault="00E23CA2" w:rsidP="00E23CA2">
      <w:pPr>
        <w:spacing w:line="480" w:lineRule="auto"/>
      </w:pPr>
      <w:r w:rsidRPr="00173209">
        <w:rPr>
          <w:iCs/>
        </w:rPr>
        <w:t xml:space="preserve">1) </w:t>
      </w:r>
      <w:r>
        <w:rPr>
          <w:iCs/>
        </w:rPr>
        <w:t>I</w:t>
      </w:r>
      <w:r w:rsidRPr="00173209">
        <w:rPr>
          <w:iCs/>
        </w:rPr>
        <w:t xml:space="preserve">f a participant does not complete the entire learning task for all 3 conditions due </w:t>
      </w:r>
      <w:r w:rsidRPr="00E25B3A">
        <w:rPr>
          <w:iCs/>
        </w:rPr>
        <w:t>to a</w:t>
      </w:r>
      <w:r>
        <w:rPr>
          <w:iCs/>
          <w:u w:val="single"/>
        </w:rPr>
        <w:t xml:space="preserve"> </w:t>
      </w:r>
      <w:r w:rsidRPr="000B545E">
        <w:t xml:space="preserve">technical error or equipment failure in the middle of data collection or if the </w:t>
      </w:r>
      <w:r>
        <w:t>participant</w:t>
      </w:r>
      <w:r w:rsidRPr="000B545E">
        <w:t xml:space="preserve"> chooses to drop out of the experiment</w:t>
      </w:r>
      <w:r>
        <w:t>.</w:t>
      </w:r>
    </w:p>
    <w:p w14:paraId="2710D707" w14:textId="77777777" w:rsidR="00E23CA2" w:rsidRDefault="00E23CA2" w:rsidP="00E23CA2">
      <w:pPr>
        <w:spacing w:line="480" w:lineRule="auto"/>
      </w:pPr>
      <w:r>
        <w:t>2) I</w:t>
      </w:r>
      <w:r w:rsidRPr="000B545E">
        <w:t xml:space="preserve">f the experimenter deems the </w:t>
      </w:r>
      <w:r>
        <w:t>participant</w:t>
      </w:r>
      <w:r w:rsidRPr="000B545E">
        <w:t xml:space="preserve"> unsafe to continue the study</w:t>
      </w:r>
      <w:r>
        <w:t>,</w:t>
      </w:r>
      <w:r w:rsidRPr="000B545E">
        <w:t xml:space="preserve"> which may occur if there is an injury or illness after the </w:t>
      </w:r>
      <w:r>
        <w:t>participant</w:t>
      </w:r>
      <w:r w:rsidRPr="000B545E">
        <w:t xml:space="preserve"> has been enrolled</w:t>
      </w:r>
      <w:r>
        <w:t>.</w:t>
      </w:r>
    </w:p>
    <w:p w14:paraId="4C15F877" w14:textId="77777777" w:rsidR="00E23CA2" w:rsidRDefault="00E23CA2" w:rsidP="00E23CA2">
      <w:pPr>
        <w:spacing w:line="480" w:lineRule="auto"/>
      </w:pPr>
      <w:r w:rsidRPr="002039BA">
        <w:t xml:space="preserve">3) </w:t>
      </w:r>
      <w:r>
        <w:t>I</w:t>
      </w:r>
      <w:r w:rsidRPr="002039BA">
        <w:t>f a participant does not meet a threshold of performance on the task, which will be defined as falling outside of 3 standard deviations from the mean performance in terms of target accuracy.</w:t>
      </w:r>
      <w:r>
        <w:t xml:space="preserve"> Target accuracy will be defined as the mean absolute difference between the target SAI and the actual SAI measured across the entire Learning phase.</w:t>
      </w:r>
    </w:p>
    <w:p w14:paraId="09683230" w14:textId="77777777" w:rsidR="00D67E04" w:rsidRDefault="00D67E04"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4BE194F9" w:rsidR="004216BF" w:rsidRPr="000322D0" w:rsidRDefault="004216BF" w:rsidP="00407563">
      <w:pPr>
        <w:spacing w:line="480" w:lineRule="auto"/>
        <w:rPr>
          <w:i/>
          <w:iCs/>
          <w:u w:val="single"/>
        </w:rPr>
      </w:pPr>
      <w:r>
        <w:rPr>
          <w:i/>
          <w:iCs/>
          <w:u w:val="single"/>
        </w:rPr>
        <w:t>Confusion Matrices:</w:t>
      </w:r>
    </w:p>
    <w:p w14:paraId="1757C09F" w14:textId="6D098C42" w:rsidR="004216BF" w:rsidRDefault="004216BF" w:rsidP="00407563">
      <w:pPr>
        <w:spacing w:line="480" w:lineRule="auto"/>
      </w:pPr>
      <w:r>
        <w:t xml:space="preserve">To determine whether the models are distinguishable and the best method of objective comparison, we performed model recovery analysis </w:t>
      </w:r>
      <w:r>
        <w:fldChar w:fldCharType="begin"/>
      </w:r>
      <w:r w:rsidR="005E1D22">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w:t>
      </w:r>
      <w:r w:rsidR="00D73523">
        <w:t>,</w:t>
      </w:r>
      <w:r>
        <w:t xml:space="preserve"> result</w:t>
      </w:r>
      <w:r w:rsidR="00D73523">
        <w:t>ing</w:t>
      </w:r>
      <w:r>
        <w:t xml:space="preserve"> in values closer to 1 </w:t>
      </w:r>
      <w:r w:rsidR="00550C7D">
        <w:t xml:space="preserve">when comparing the simulations and fits from the same models </w:t>
      </w:r>
      <w:r w:rsidR="00D73523">
        <w:t>(</w:t>
      </w:r>
      <w:r w:rsidR="00640F27">
        <w:t>lighter</w:t>
      </w:r>
      <w:r w:rsidR="00D73523">
        <w:t xml:space="preserve"> colors on main diagonals in Fig</w:t>
      </w:r>
      <w:r w:rsidR="00280952">
        <w:t>ure</w:t>
      </w:r>
      <w:r w:rsidR="00D73523">
        <w:t xml:space="preserve"> 2) </w:t>
      </w:r>
      <w:r>
        <w:t xml:space="preserve">and values closer to 0 </w:t>
      </w:r>
      <w:r w:rsidR="00550C7D">
        <w:t>when comparing simulations and fits from opposi</w:t>
      </w:r>
      <w:r w:rsidR="00D73523">
        <w:t>ng</w:t>
      </w:r>
      <w:r w:rsidR="00550C7D">
        <w:t xml:space="preserve"> models</w:t>
      </w:r>
      <w:r w:rsidR="00D73523">
        <w:t xml:space="preserve"> (duller colors on off-diagonals in Fig</w:t>
      </w:r>
      <w:r w:rsidR="00280952">
        <w:t>ure</w:t>
      </w:r>
      <w:r w:rsidR="00D73523">
        <w:t xml:space="preserve"> 2)</w:t>
      </w:r>
      <w:r>
        <w:t xml:space="preserve">. We fit the simulated data from each model using </w:t>
      </w:r>
      <w:r w:rsidR="00F84330">
        <w:t>the same fitting procedure as above</w:t>
      </w:r>
      <w:r w:rsidR="00F84330" w:rsidDel="00F84330">
        <w:t xml:space="preserve"> </w:t>
      </w:r>
      <w:r>
        <w:t xml:space="preserve">and found that comparison using Akaike Information Criterion (AIC) distinguishes between the models better than Bayesian Information Criterion (BIC).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08AC65F"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Strategy plus Use-Dependent model is robust to environmental consistency in cases, as here, where there is a large asymmetry in one direction. The model assumes use-dependent learning is slow</w:t>
      </w:r>
      <w:r w:rsidR="00D73523">
        <w:t>er</w:t>
      </w:r>
      <w:r w:rsidR="007A1489">
        <w:t xml:space="preserve"> to learn and washout</w:t>
      </w:r>
      <w:r w:rsidR="00D73523">
        <w:t xml:space="preserve"> than cognitive strategies</w:t>
      </w:r>
      <w:r w:rsidR="007A1489">
        <w:t xml:space="preserve">; therefore, as long as the practiced asymmetry is much larger than the current state of use-dependent learning, the consistency of target step lengths has minimal impact on its output. </w:t>
      </w:r>
      <w:r w:rsidR="009D497D">
        <w:t>The Adaptive Bayesian model stands i</w:t>
      </w:r>
      <w:r w:rsidR="007A1489">
        <w:t>n direct contrast to this framework</w:t>
      </w:r>
      <w:r w:rsidR="009D497D">
        <w:t xml:space="preserve">. In this model, </w:t>
      </w:r>
      <w:r>
        <w:t>the MAP estimate</w:t>
      </w:r>
      <w:r w:rsidR="009D497D">
        <w:t>,</w:t>
      </w:r>
      <w:r w:rsidR="00D73523">
        <w:t xml:space="preserve"> and thus the observed use-dependent bias during Washout,</w:t>
      </w:r>
      <w:r>
        <w:t xml:space="preserve"> is sensitive to environmental consistency: </w:t>
      </w:r>
      <w:r w:rsidR="009D497D">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263A8471" w:rsidR="000B101F" w:rsidRDefault="00912883" w:rsidP="00407563">
      <w:pPr>
        <w:spacing w:line="480" w:lineRule="auto"/>
      </w:pPr>
      <w:r>
        <w:t xml:space="preserve">We </w:t>
      </w:r>
      <w:r w:rsidR="000B101F">
        <w:t>obtained parameters for model simulation by fitting the models to each individual from a previously collected dataset</w:t>
      </w:r>
      <w:r w:rsidR="00C6328C">
        <w:t xml:space="preserve"> (mean </w:t>
      </w:r>
      <w:r w:rsidR="00D74095">
        <w:t xml:space="preserve">± 1 standard error </w:t>
      </w:r>
      <w:r w:rsidR="000A746F">
        <w:t>R</w:t>
      </w:r>
      <w:r w:rsidR="00CA4A83">
        <w:t>-squared values:</w:t>
      </w:r>
      <w:r w:rsidR="00C6328C">
        <w:t xml:space="preserve"> </w:t>
      </w:r>
      <w:r w:rsidR="007A61A4">
        <w:t xml:space="preserve">Adaptive </w:t>
      </w:r>
      <w:r w:rsidR="00C6328C">
        <w:t>Bayes</w:t>
      </w:r>
      <w:r w:rsidR="007A61A4">
        <w:t>ian model</w:t>
      </w:r>
      <w:r w:rsidR="00C6328C">
        <w:t xml:space="preserve"> </w:t>
      </w:r>
      <w:r w:rsidR="00893E9C">
        <w:t>= 0.895</w:t>
      </w:r>
      <w:r w:rsidR="00D74095">
        <w:t xml:space="preserve"> ± </w:t>
      </w:r>
      <w:r w:rsidR="00D74095" w:rsidRPr="00D74095">
        <w:t>0.01</w:t>
      </w:r>
      <w:r w:rsidR="00D74095">
        <w:t>9</w:t>
      </w:r>
      <w:r w:rsidR="00893E9C">
        <w:t xml:space="preserve">; Strategy </w:t>
      </w:r>
      <w:r w:rsidR="000E60C1">
        <w:t>plus</w:t>
      </w:r>
      <w:r w:rsidR="00893E9C">
        <w:t xml:space="preserve"> Use-Dependent = 0.870</w:t>
      </w:r>
      <w:r w:rsidR="00D74095">
        <w:t xml:space="preserve"> ± 0.021</w:t>
      </w:r>
      <w:r w:rsidR="00C6328C">
        <w:t>)</w:t>
      </w:r>
      <w:r w:rsidR="000B101F">
        <w:t xml:space="preserve">. 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D73523">
        <w:t>in</w:t>
      </w:r>
      <w:r w:rsidR="00220B35">
        <w:t xml:space="preserve"> their predictions </w:t>
      </w:r>
      <w:r w:rsidR="009463CF">
        <w:t>regarding</w:t>
      </w:r>
      <w:r w:rsidR="00D73523">
        <w:t xml:space="preserve"> use-dependent biases </w:t>
      </w:r>
      <w:r w:rsidR="00220B35">
        <w:t xml:space="preserve">during the </w:t>
      </w:r>
      <w:r w:rsidR="000B101F">
        <w:t xml:space="preserve">Washout phase. </w:t>
      </w:r>
    </w:p>
    <w:p w14:paraId="4FEDD7B9" w14:textId="7279B1DD" w:rsidR="000B101F" w:rsidRDefault="000B101F" w:rsidP="00407563">
      <w:pPr>
        <w:spacing w:line="480" w:lineRule="auto"/>
      </w:pPr>
    </w:p>
    <w:p w14:paraId="7BA68A8B" w14:textId="6E423650"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However, the Adaptive Bayesian model demonstrates consistently decreasing aftereffects when the conditions become less stable during the Learning phase. We also analyzed the washout rates for each model</w:t>
      </w:r>
      <w:r w:rsidR="005E7F90">
        <w:t xml:space="preserve"> (Figure 3D)</w:t>
      </w:r>
      <w:r w:rsidR="00F66EA9">
        <w:t xml:space="preserve">. </w:t>
      </w:r>
      <w:r w:rsidR="000E106F">
        <w:t>The Strategy plus Use-Dependent model predicts a consistent washout rate across conditions</w:t>
      </w:r>
      <w:r w:rsidR="00D73523">
        <w:t>, whereas</w:t>
      </w:r>
      <w:r w:rsidR="000E106F">
        <w:t xml:space="preserve"> </w:t>
      </w:r>
      <w:r w:rsidR="00D73523">
        <w:t>t</w:t>
      </w:r>
      <w:r w:rsidR="00912883">
        <w:t xml:space="preserve">he Adaptative Bayesian model predicts </w:t>
      </w:r>
      <w:r w:rsidR="00F66EA9">
        <w:t>slower</w:t>
      </w:r>
      <w:r w:rsidR="00912883">
        <w:t xml:space="preserve"> washout as the conditions </w:t>
      </w:r>
      <w:r w:rsidR="009463CF">
        <w:t>during Learning increase in variability</w:t>
      </w:r>
      <w:r w:rsidR="00912883">
        <w:t xml:space="preserve">. </w:t>
      </w:r>
      <w:r w:rsidR="004216BF">
        <w:t xml:space="preserve">Based on these simulations, </w:t>
      </w:r>
      <w:r w:rsidR="000E106F">
        <w:t xml:space="preserve">if the Strategy plus Use-Dependent model is more appropriate, we will observe </w:t>
      </w:r>
      <w:r w:rsidR="009463CF">
        <w:t>similar use-dependent biases</w:t>
      </w:r>
      <w:r w:rsidR="000E106F">
        <w:t xml:space="preserve"> between conditions; however, </w:t>
      </w:r>
      <w:r w:rsidR="004216BF">
        <w:t xml:space="preserve">if the Adaptive Bayes model is appropriate, we should observe differences between conditions in </w:t>
      </w:r>
      <w:r w:rsidR="00036041">
        <w:t xml:space="preserve">our </w:t>
      </w:r>
      <w:r w:rsidR="00220B35">
        <w:t xml:space="preserve">behavioral </w:t>
      </w:r>
      <w:r w:rsidR="00036041">
        <w:t>analys</w:t>
      </w:r>
      <w:r w:rsidR="00220B35">
        <w:t>e</w:t>
      </w:r>
      <w:r w:rsidR="00036041">
        <w:t>s</w:t>
      </w:r>
      <w:r w:rsidR="000E106F">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41A2EA36"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4C3BCE02"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from </w:t>
      </w:r>
      <w:r w:rsidR="00BF61D7">
        <w:t xml:space="preserve">January </w:t>
      </w:r>
      <w:r w:rsidR="00A85F44">
        <w:t>15</w:t>
      </w:r>
      <w:r w:rsidR="00A85F44" w:rsidRPr="00A85F44">
        <w:rPr>
          <w:vertAlign w:val="superscript"/>
        </w:rPr>
        <w:t>th</w:t>
      </w:r>
      <w:r w:rsidR="0034691E">
        <w:t>, 202</w:t>
      </w:r>
      <w:r w:rsidR="00BF61D7">
        <w:t>1</w:t>
      </w:r>
      <w:r w:rsidR="0034691E">
        <w:t xml:space="preserve">, </w:t>
      </w:r>
      <w:r w:rsidR="00A85F44">
        <w:t xml:space="preserve">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2A12C588" w14:textId="77777777" w:rsidR="0085029E" w:rsidRPr="0085029E" w:rsidRDefault="00F849E4" w:rsidP="0085029E">
      <w:pPr>
        <w:pStyle w:val="Bibliography"/>
      </w:pPr>
      <w:r>
        <w:fldChar w:fldCharType="begin"/>
      </w:r>
      <w:r w:rsidR="00173209">
        <w:instrText xml:space="preserve"> ADDIN ZOTERO_BIBL {"uncited":[],"omitted":[],"custom":[]} CSL_BIBLIOGRAPHY </w:instrText>
      </w:r>
      <w:r>
        <w:fldChar w:fldCharType="separate"/>
      </w:r>
      <w:r w:rsidR="0085029E" w:rsidRPr="0085029E">
        <w:t>Cherry-Allen KM, Statton MA, Celnik PA, Bastian AJ (2018) A dual-learning paradigm simultaneously improves multiple features of gait post-stroke. Neurorehabil Neural Repair 32:810–820.</w:t>
      </w:r>
    </w:p>
    <w:p w14:paraId="2D30AC7A" w14:textId="77777777" w:rsidR="0085029E" w:rsidRPr="0085029E" w:rsidRDefault="0085029E" w:rsidP="0085029E">
      <w:pPr>
        <w:pStyle w:val="Bibliography"/>
      </w:pPr>
      <w:r w:rsidRPr="0085029E">
        <w:t>Classen J, Liepert J, Wise SP, Hallett M, Cohen LG (1998) Rapid plasticity of human cortical movement representation induced by practice. J Neurophysiol 79:1117–1123.</w:t>
      </w:r>
    </w:p>
    <w:p w14:paraId="3F559565" w14:textId="77777777" w:rsidR="0085029E" w:rsidRPr="0085029E" w:rsidRDefault="0085029E" w:rsidP="0085029E">
      <w:pPr>
        <w:pStyle w:val="Bibliography"/>
      </w:pPr>
      <w:r w:rsidRPr="0085029E">
        <w:t>Day KA, Leech KA, Roemmich RT, Bastian AJ (2018) Accelerating locomotor savings in learning: compressing four training days to one. J Neurophysiol 119:2100–2113.</w:t>
      </w:r>
    </w:p>
    <w:p w14:paraId="51510BB2" w14:textId="77777777" w:rsidR="0085029E" w:rsidRPr="0085029E" w:rsidRDefault="0085029E" w:rsidP="0085029E">
      <w:pPr>
        <w:pStyle w:val="Bibliography"/>
      </w:pPr>
      <w:r w:rsidRPr="0085029E">
        <w:t>Diedrichsen J, White O, Newman D, Lally N (2010) Use-dependent and error-based learning of motor behaviors. J Neurosci 30:5159–5166.</w:t>
      </w:r>
    </w:p>
    <w:p w14:paraId="2D3A9ADC" w14:textId="77777777" w:rsidR="0085029E" w:rsidRPr="0085029E" w:rsidRDefault="0085029E" w:rsidP="0085029E">
      <w:pPr>
        <w:pStyle w:val="Bibliography"/>
      </w:pPr>
      <w:r w:rsidRPr="0085029E">
        <w:t>Ernst MO, Banks MS (2002) Humans integrate visual and haptic information in a statistically optimal fashion. Nature 415:429–433.</w:t>
      </w:r>
    </w:p>
    <w:p w14:paraId="3C53B2AE" w14:textId="77777777" w:rsidR="0085029E" w:rsidRPr="0085029E" w:rsidRDefault="0085029E" w:rsidP="0085029E">
      <w:pPr>
        <w:pStyle w:val="Bibliography"/>
      </w:pPr>
      <w:r w:rsidRPr="0085029E">
        <w:t>French MA, Morton SM, Charalambous CC, Reisman DS (2018) A locomotor learning paradigm using distorted visual feedback elicits strategic learning. J Neurophysiol 120:1923–1931.</w:t>
      </w:r>
    </w:p>
    <w:p w14:paraId="71FA7EFF" w14:textId="77777777" w:rsidR="0085029E" w:rsidRPr="0085029E" w:rsidRDefault="0085029E" w:rsidP="0085029E">
      <w:pPr>
        <w:pStyle w:val="Bibliography"/>
      </w:pPr>
      <w:r w:rsidRPr="0085029E">
        <w:t>Hammerbeck U, Yousif N, Greenwood R, Rothwell JC, Diedrichsen J (2014) Movement speed is biased by prior experience. Journal of Neurophysiology 111:128–134.</w:t>
      </w:r>
    </w:p>
    <w:p w14:paraId="31E6E8E9" w14:textId="77777777" w:rsidR="0085029E" w:rsidRPr="0085029E" w:rsidRDefault="0085029E" w:rsidP="0085029E">
      <w:pPr>
        <w:pStyle w:val="Bibliography"/>
      </w:pPr>
      <w:r w:rsidRPr="0085029E">
        <w:t>Hardwick RM, Forrence AD, Krakauer JW, Haith AM (2019) Time-dependent competition between goal-directed and habitual response preparation. Nat Hum Behav 3:1252–1262.</w:t>
      </w:r>
    </w:p>
    <w:p w14:paraId="0281F842" w14:textId="77777777" w:rsidR="0085029E" w:rsidRPr="0085029E" w:rsidRDefault="0085029E" w:rsidP="0085029E">
      <w:pPr>
        <w:pStyle w:val="Bibliography"/>
      </w:pPr>
      <w:r w:rsidRPr="0085029E">
        <w:t>Holmes AP, Blair RC, Watson JD, Ford I (1996) Nonparametric analysis of statistic images from functional mapping experiments. J Cereb Blood Flow Metab 16:7–22.</w:t>
      </w:r>
    </w:p>
    <w:p w14:paraId="4F1DA5A3" w14:textId="77777777" w:rsidR="0085029E" w:rsidRPr="0085029E" w:rsidRDefault="0085029E" w:rsidP="0085029E">
      <w:pPr>
        <w:pStyle w:val="Bibliography"/>
      </w:pPr>
      <w:r w:rsidRPr="0085029E">
        <w:t>Hussain SJ, Hanson AS, Tseng S-C, Morton SM (2013) A locomotor adaptation including explicit knowledge and removal of postadaptation errors induces complete 24-hour retention. J Neurophysiol 110:916–925.</w:t>
      </w:r>
    </w:p>
    <w:p w14:paraId="3F6837C2" w14:textId="77777777" w:rsidR="0085029E" w:rsidRPr="0085029E" w:rsidRDefault="0085029E" w:rsidP="0085029E">
      <w:pPr>
        <w:pStyle w:val="Bibliography"/>
      </w:pPr>
      <w:r w:rsidRPr="0085029E">
        <w:t>Kim S-J, Krebs HI (2012) Effects of implicit visual feedback distortion on human gait. Exp Brain Res 218:495–502.</w:t>
      </w:r>
    </w:p>
    <w:p w14:paraId="1C2FDA48" w14:textId="77777777" w:rsidR="0085029E" w:rsidRPr="0085029E" w:rsidRDefault="0085029E" w:rsidP="0085029E">
      <w:pPr>
        <w:pStyle w:val="Bibliography"/>
      </w:pPr>
      <w:r w:rsidRPr="0085029E">
        <w:t>Kim S-J, Mugisha D (2014) Effect of explicit visual feedback distortion on human gait. J Neuroeng Rehabil 11:74.</w:t>
      </w:r>
    </w:p>
    <w:p w14:paraId="72D5B699" w14:textId="77777777" w:rsidR="0085029E" w:rsidRPr="0085029E" w:rsidRDefault="0085029E" w:rsidP="0085029E">
      <w:pPr>
        <w:pStyle w:val="Bibliography"/>
      </w:pPr>
      <w:r w:rsidRPr="0085029E">
        <w:t>Kitago T, Ryan SL, Mazzoni P, Krakauer JW, Haith AM (2013) Unlearning versus savings in visuomotor adaptation: comparing effects of washout, passage of time, and removal of errors on motor memory. Front Hum Neurosci 7.</w:t>
      </w:r>
    </w:p>
    <w:p w14:paraId="0BCAFF80" w14:textId="77777777" w:rsidR="0085029E" w:rsidRPr="0085029E" w:rsidRDefault="0085029E" w:rsidP="0085029E">
      <w:pPr>
        <w:pStyle w:val="Bibliography"/>
      </w:pPr>
      <w:r w:rsidRPr="0085029E">
        <w:t>Körding K (2007) Decision Theory: What “Should” the Nervous System Do? Science 318:606–610.</w:t>
      </w:r>
    </w:p>
    <w:p w14:paraId="05B884FB" w14:textId="77777777" w:rsidR="0085029E" w:rsidRPr="0085029E" w:rsidRDefault="0085029E" w:rsidP="0085029E">
      <w:pPr>
        <w:pStyle w:val="Bibliography"/>
      </w:pPr>
      <w:r w:rsidRPr="0085029E">
        <w:t>Lakens D (2017) Equivalence Tests: A Practical Primer for t Tests, Correlations, and Meta-Analyses. Social Psychological and Personality Science.</w:t>
      </w:r>
    </w:p>
    <w:p w14:paraId="12D23C7F" w14:textId="77777777" w:rsidR="0085029E" w:rsidRPr="0085029E" w:rsidRDefault="0085029E" w:rsidP="0085029E">
      <w:pPr>
        <w:pStyle w:val="Bibliography"/>
      </w:pPr>
      <w:r w:rsidRPr="0085029E">
        <w:t>Lakens D (2013) Calculating and reporting effect sizes to facilitate cumulative science: a practical primer for t-tests and ANOVAs. Front Psychol 4.</w:t>
      </w:r>
    </w:p>
    <w:p w14:paraId="2667872A" w14:textId="77777777" w:rsidR="0085029E" w:rsidRPr="0085029E" w:rsidRDefault="0085029E" w:rsidP="0085029E">
      <w:pPr>
        <w:pStyle w:val="Bibliography"/>
      </w:pPr>
      <w:r w:rsidRPr="0085029E">
        <w:t>Leech KA, Roemmich RT, Bastian AJ (2018) Creating flexible motor memories in human walking. Sci Rep 8:94.</w:t>
      </w:r>
    </w:p>
    <w:p w14:paraId="6CB9247B" w14:textId="77777777" w:rsidR="0085029E" w:rsidRPr="0085029E" w:rsidRDefault="0085029E" w:rsidP="0085029E">
      <w:pPr>
        <w:pStyle w:val="Bibliography"/>
      </w:pPr>
      <w:r w:rsidRPr="0085029E">
        <w:t>Long AW, Roemmich RT, Bastian AJ (2016) Blocking trial-by-trial error correction does not interfere with motor learning in human walking. J Neurophysiol 115:2341–2348.</w:t>
      </w:r>
    </w:p>
    <w:p w14:paraId="15B974CD" w14:textId="77777777" w:rsidR="0085029E" w:rsidRPr="0085029E" w:rsidRDefault="0085029E" w:rsidP="0085029E">
      <w:pPr>
        <w:pStyle w:val="Bibliography"/>
      </w:pPr>
      <w:r w:rsidRPr="0085029E">
        <w:t>Maris E, Oostenveld R (2007) Nonparametric statistical testing of EEG- and MEG-data. Journal of Neuroscience Methods 164:177–190.</w:t>
      </w:r>
    </w:p>
    <w:p w14:paraId="06C2A887" w14:textId="77777777" w:rsidR="0085029E" w:rsidRPr="0085029E" w:rsidRDefault="0085029E" w:rsidP="0085029E">
      <w:pPr>
        <w:pStyle w:val="Bibliography"/>
      </w:pPr>
      <w:r w:rsidRPr="0085029E">
        <w:t>Mawase F, Lopez D, Celnik PA, Haith AM (2018) Movement Repetition Facilitates Response Preparation. Cell Reports 24:801–808.</w:t>
      </w:r>
    </w:p>
    <w:p w14:paraId="74C80487" w14:textId="77777777" w:rsidR="0085029E" w:rsidRPr="0085029E" w:rsidRDefault="0085029E" w:rsidP="0085029E">
      <w:pPr>
        <w:pStyle w:val="Bibliography"/>
      </w:pPr>
      <w:r w:rsidRPr="0085029E">
        <w:t>Nichols TE, Holmes AP (2002) Nonparametric permutation tests for functional neuroimaging: A primer with examples. Hum Brain Mapp 15:1–25.</w:t>
      </w:r>
    </w:p>
    <w:p w14:paraId="3862A5CE" w14:textId="77777777" w:rsidR="0085029E" w:rsidRPr="0085029E" w:rsidRDefault="0085029E" w:rsidP="0085029E">
      <w:pPr>
        <w:pStyle w:val="Bibliography"/>
      </w:pPr>
      <w:r w:rsidRPr="0085029E">
        <w:t>Orban de Xivry J-J, Criscimagna-Hemminger SE, Shadmehr R (2011) Contributions of the motor cortex to adaptive control of reaching depend on the perturbation schedule. Cereb Cortex 21:1475–1484.</w:t>
      </w:r>
    </w:p>
    <w:p w14:paraId="3B7FA5EE" w14:textId="77777777" w:rsidR="0085029E" w:rsidRPr="0085029E" w:rsidRDefault="0085029E" w:rsidP="0085029E">
      <w:pPr>
        <w:pStyle w:val="Bibliography"/>
      </w:pPr>
      <w:r w:rsidRPr="0085029E">
        <w:t>Schmidt RA, Lee TD (2005) Motor control and learning: A behavioral emphasis, 4th ed, Motor control and learning: A behavioral emphasis, 4th ed. Champaign, IL, US: Human Kinetics.</w:t>
      </w:r>
    </w:p>
    <w:p w14:paraId="2B0D69FD" w14:textId="77777777" w:rsidR="0085029E" w:rsidRPr="0085029E" w:rsidRDefault="0085029E" w:rsidP="0085029E">
      <w:pPr>
        <w:pStyle w:val="Bibliography"/>
      </w:pPr>
      <w:r w:rsidRPr="0085029E">
        <w:t>Statton MA, Toliver A, Bastian AJ (2016) A dual-learning paradigm can simultaneously train multiple characteristics of walking. J Neurophysiol 115:2692–2700.</w:t>
      </w:r>
    </w:p>
    <w:p w14:paraId="3CA7D02C" w14:textId="77777777" w:rsidR="0085029E" w:rsidRPr="0085029E" w:rsidRDefault="0085029E" w:rsidP="0085029E">
      <w:pPr>
        <w:pStyle w:val="Bibliography"/>
      </w:pPr>
      <w:r w:rsidRPr="0085029E">
        <w:t>Verstynen T, Sabes PN (2011) How each movement changes the next: an experimental and theoretical study of fast adaptive priors in reaching. J Neurosci 31:10050–10059.</w:t>
      </w:r>
    </w:p>
    <w:p w14:paraId="0CEA09D8" w14:textId="77777777" w:rsidR="0085029E" w:rsidRPr="0085029E" w:rsidRDefault="0085029E" w:rsidP="0085029E">
      <w:pPr>
        <w:pStyle w:val="Bibliography"/>
      </w:pPr>
      <w:r w:rsidRPr="0085029E">
        <w:t>Wei K, Körding K (2009) Relevance of error: what drives motor adaptation? J Neurophysiol 101:655–664.</w:t>
      </w:r>
    </w:p>
    <w:p w14:paraId="09885F7D" w14:textId="77777777" w:rsidR="0085029E" w:rsidRPr="0085029E" w:rsidRDefault="0085029E" w:rsidP="0085029E">
      <w:pPr>
        <w:pStyle w:val="Bibliography"/>
      </w:pPr>
      <w:r w:rsidRPr="0085029E">
        <w:t>Wilson RC, Collins AG (2019) Ten simple rules for the computational modeling of behavioral data. eLife 8:e49547.</w:t>
      </w:r>
    </w:p>
    <w:p w14:paraId="4FC404D8" w14:textId="77777777" w:rsidR="0085029E" w:rsidRPr="0085029E" w:rsidRDefault="0085029E" w:rsidP="0085029E">
      <w:pPr>
        <w:pStyle w:val="Bibliography"/>
      </w:pPr>
      <w:r w:rsidRPr="0085029E">
        <w:t>Wong AL, Goldsmith J, Forrence AD, Haith AM, Krakauer JW (2017) Reaction times can reflect habits rather than computations. Elife 6.</w:t>
      </w:r>
    </w:p>
    <w:p w14:paraId="2DFAA26B" w14:textId="77777777" w:rsidR="0085029E" w:rsidRPr="0085029E" w:rsidRDefault="0085029E" w:rsidP="0085029E">
      <w:pPr>
        <w:pStyle w:val="Bibliography"/>
      </w:pPr>
      <w:r w:rsidRPr="0085029E">
        <w:t>Wood J, Kim H, French MA, Reisman DS, Morton SM (2020) Use-Dependent Plasticity Explains Aftereffects in Visually Guided Locomotor Learning of a Novel Step Length Asymmetry. Journal of Neurophysiology.</w:t>
      </w:r>
    </w:p>
    <w:p w14:paraId="7D4BCE92" w14:textId="3E7E9056"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t xml:space="preserve">Experimental setup.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at the moment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r w:rsidR="000E60C1">
        <w:t>Note the different scales for the y-axes</w:t>
      </w:r>
      <w:r w:rsidR="00923FF0">
        <w:t>.</w:t>
      </w:r>
      <w:r w:rsidR="000E60C1">
        <w:t xml:space="preserve"> </w:t>
      </w:r>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635538A7" w14:textId="576B44A5" w:rsidR="00A156A8" w:rsidRDefault="00A156A8" w:rsidP="00407563">
      <w:pPr>
        <w:spacing w:line="480" w:lineRule="auto"/>
      </w:pPr>
    </w:p>
    <w:p w14:paraId="629FB030" w14:textId="2D3ECEB7" w:rsidR="00B37452" w:rsidRDefault="00A156A8" w:rsidP="00407563">
      <w:pPr>
        <w:spacing w:line="480" w:lineRule="auto"/>
      </w:pPr>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w:t>
      </w:r>
    </w:p>
    <w:p w14:paraId="1471697F" w14:textId="77777777" w:rsidR="00B37452" w:rsidRDefault="00B37452" w:rsidP="00407563">
      <w:pPr>
        <w:spacing w:line="480" w:lineRule="auto"/>
      </w:pPr>
    </w:p>
    <w:p w14:paraId="49354FF3" w14:textId="3C7ACBF3" w:rsidR="00A156A8" w:rsidRPr="00C04364" w:rsidRDefault="00B37452" w:rsidP="00407563">
      <w:pPr>
        <w:spacing w:line="480" w:lineRule="auto"/>
      </w:pPr>
      <w:r>
        <w:rPr>
          <w:b/>
          <w:bCs/>
        </w:rPr>
        <w:t xml:space="preserve">Figure </w:t>
      </w:r>
      <w:r w:rsidR="00F66EA9">
        <w:rPr>
          <w:b/>
          <w:bCs/>
        </w:rPr>
        <w:t>3</w:t>
      </w:r>
      <w:r>
        <w:rPr>
          <w:b/>
          <w:bCs/>
        </w:rPr>
        <w:t>:</w:t>
      </w:r>
      <w:r>
        <w:t xml:space="preserve"> Simulated results.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t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333541D5" w:rsidR="00F66EA9" w:rsidRDefault="00F66EA9" w:rsidP="00407563">
      <w:pPr>
        <w:spacing w:line="480" w:lineRule="auto"/>
      </w:pPr>
      <w:r>
        <w:rPr>
          <w:b/>
          <w:bCs/>
        </w:rPr>
        <w:t>Figure 4:</w:t>
      </w:r>
      <w:r>
        <w:t xml:space="preserve"> Pilot data.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p>
    <w:p w14:paraId="7B890A02" w14:textId="77777777" w:rsidR="00F66EA9" w:rsidRPr="00A156A8" w:rsidRDefault="00F66EA9" w:rsidP="0051592C"/>
    <w:sectPr w:rsidR="00F66EA9" w:rsidRPr="00A156A8" w:rsidSect="00D539FB">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yosub Kim" w:date="2020-06-13T15:52:00Z" w:initials="HK">
    <w:p w14:paraId="6E9951F8" w14:textId="6A08F125" w:rsidR="006E796D" w:rsidRDefault="006E796D">
      <w:pPr>
        <w:pStyle w:val="CommentText"/>
      </w:pPr>
      <w:r>
        <w:rPr>
          <w:rStyle w:val="CommentReference"/>
        </w:rPr>
        <w:annotationRef/>
      </w:r>
      <w:r>
        <w:t xml:space="preserve">I </w:t>
      </w:r>
      <w:proofErr w:type="gramStart"/>
      <w:r>
        <w:t>don’t</w:t>
      </w:r>
      <w:proofErr w:type="gramEnd"/>
      <w:r>
        <w:t xml:space="preserve"> understand. Does the margin refer to how close they need to be </w:t>
      </w:r>
      <w:proofErr w:type="spellStart"/>
      <w:r>
        <w:t>to</w:t>
      </w:r>
      <w:proofErr w:type="spellEnd"/>
      <w:r>
        <w:t xml:space="preserve"> considered </w:t>
      </w:r>
      <w:proofErr w:type="gramStart"/>
      <w:r>
        <w:t>accurate.</w:t>
      </w:r>
      <w:proofErr w:type="gramEnd"/>
      <w:r>
        <w:t xml:space="preserve"> If so, how will that be indicated? Clarify. </w:t>
      </w:r>
    </w:p>
  </w:comment>
  <w:comment w:id="1" w:author="Jonathan Wood" w:date="2020-06-15T09:21:00Z" w:initials="JW">
    <w:p w14:paraId="33CB2745" w14:textId="2271C95D" w:rsidR="00F1281C" w:rsidRDefault="00F1281C">
      <w:pPr>
        <w:pStyle w:val="CommentText"/>
      </w:pPr>
      <w:r>
        <w:rPr>
          <w:rStyle w:val="CommentReference"/>
        </w:rPr>
        <w:annotationRef/>
      </w:r>
      <w:r>
        <w:rPr>
          <w:rStyle w:val="CommentReference"/>
        </w:rPr>
        <w:annotationRef/>
      </w:r>
      <w:r>
        <w:t xml:space="preserve">No indication of success will be provided. I suppose I am trying to make clear that the targets </w:t>
      </w:r>
      <w:proofErr w:type="spellStart"/>
      <w:r>
        <w:t>wont</w:t>
      </w:r>
      <w:proofErr w:type="spellEnd"/>
      <w:r>
        <w:t xml:space="preserve"> just be a tiny line it will have some thickness to it. </w:t>
      </w:r>
      <w:proofErr w:type="gramStart"/>
      <w:r>
        <w:t>So</w:t>
      </w:r>
      <w:proofErr w:type="gramEnd"/>
      <w:r>
        <w:t xml:space="preserve"> I changed margin of error to width</w:t>
      </w:r>
    </w:p>
  </w:comment>
  <w:comment w:id="2" w:author="Hyosub Kim" w:date="2020-06-13T15:56:00Z" w:initials="HK">
    <w:p w14:paraId="7C7A86D0" w14:textId="15F2ED5E" w:rsidR="006E796D" w:rsidRDefault="006E796D">
      <w:pPr>
        <w:pStyle w:val="CommentText"/>
      </w:pPr>
      <w:r>
        <w:rPr>
          <w:rStyle w:val="CommentReference"/>
        </w:rPr>
        <w:annotationRef/>
      </w:r>
      <w:r>
        <w:t xml:space="preserve">Read this over again. It confused me at first because it makes it sound like the targets will be the baseline average. </w:t>
      </w:r>
    </w:p>
  </w:comment>
  <w:comment w:id="3" w:author="Jonathan Wood" w:date="2020-06-15T09:25:00Z" w:initials="JW">
    <w:p w14:paraId="372C6A85" w14:textId="4AFEF414" w:rsidR="00083D2C" w:rsidRDefault="00083D2C">
      <w:pPr>
        <w:pStyle w:val="CommentText"/>
      </w:pPr>
      <w:r>
        <w:rPr>
          <w:rStyle w:val="CommentReference"/>
        </w:rPr>
        <w:annotationRef/>
      </w:r>
      <w:r>
        <w:t>The key word here is ‘</w:t>
      </w:r>
      <w:proofErr w:type="gramStart"/>
      <w:r>
        <w:t>derive</w:t>
      </w:r>
      <w:proofErr w:type="gramEnd"/>
      <w:r>
        <w:t>’. I think that sentence makes sense, but another option might be ‘</w:t>
      </w:r>
      <w:proofErr w:type="gramStart"/>
      <w:r>
        <w:t>calculate</w:t>
      </w:r>
      <w:proofErr w:type="gramEnd"/>
      <w:r>
        <w:t xml:space="preserve">’ which might make it more clear. </w:t>
      </w:r>
    </w:p>
  </w:comment>
  <w:comment w:id="17" w:author="Hyosub Kim" w:date="2020-06-13T14:37:00Z" w:initials="HK">
    <w:p w14:paraId="3A992438" w14:textId="7EFE8D9A" w:rsidR="006E796D" w:rsidRDefault="006E796D">
      <w:pPr>
        <w:pStyle w:val="CommentText"/>
      </w:pPr>
      <w:r>
        <w:rPr>
          <w:rStyle w:val="CommentReference"/>
        </w:rPr>
        <w:annotationRef/>
      </w:r>
      <w:r>
        <w:t>Why don’t you like “stride length”? I think that is better word choice.</w:t>
      </w:r>
    </w:p>
  </w:comment>
  <w:comment w:id="18" w:author="Jonathan Wood" w:date="2020-06-14T11:31:00Z" w:initials="JW">
    <w:p w14:paraId="4345068A" w14:textId="55378FCA" w:rsidR="006E796D" w:rsidRDefault="006E796D">
      <w:pPr>
        <w:pStyle w:val="CommentText"/>
      </w:pPr>
      <w:r>
        <w:rPr>
          <w:rStyle w:val="CommentReference"/>
        </w:rPr>
        <w:annotationRef/>
      </w:r>
      <w:r w:rsidR="00083D2C">
        <w:rPr>
          <w:rStyle w:val="CommentReference"/>
        </w:rPr>
        <w:t xml:space="preserve">I think the calculation for stride length on a treadmill is actually more </w:t>
      </w:r>
      <w:proofErr w:type="gramStart"/>
      <w:r w:rsidR="00083D2C">
        <w:rPr>
          <w:rStyle w:val="CommentReference"/>
        </w:rPr>
        <w:t>complicated</w:t>
      </w:r>
      <w:proofErr w:type="gramEnd"/>
      <w:r w:rsidR="00083D2C">
        <w:rPr>
          <w:rStyle w:val="CommentReference"/>
        </w:rPr>
        <w:t xml:space="preserve"> so I put sum in for accuracy. I am curious what Susanne thinks about thi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E9951F8" w15:done="0"/>
  <w15:commentEx w15:paraId="33CB2745" w15:paraIdParent="6E9951F8" w15:done="0"/>
  <w15:commentEx w15:paraId="7C7A86D0" w15:done="0"/>
  <w15:commentEx w15:paraId="372C6A85" w15:paraIdParent="7C7A86D0" w15:done="0"/>
  <w15:commentEx w15:paraId="3A992438" w15:done="0"/>
  <w15:commentEx w15:paraId="4345068A" w15:paraIdParent="3A99243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1BC2B" w16cex:dateUtc="2020-06-15T13:21:00Z"/>
  <w16cex:commentExtensible w16cex:durableId="2291BCF8" w16cex:dateUtc="2020-06-15T13:25:00Z"/>
  <w16cex:commentExtensible w16cex:durableId="2290892E" w16cex:dateUtc="2020-06-14T15: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E9951F8" w16cid:durableId="228F74AF"/>
  <w16cid:commentId w16cid:paraId="33CB2745" w16cid:durableId="2291BC2B"/>
  <w16cid:commentId w16cid:paraId="7C7A86D0" w16cid:durableId="228F75BF"/>
  <w16cid:commentId w16cid:paraId="372C6A85" w16cid:durableId="2291BCF8"/>
  <w16cid:commentId w16cid:paraId="3A992438" w16cid:durableId="228F6332"/>
  <w16cid:commentId w16cid:paraId="4345068A" w16cid:durableId="2290892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94D84F" w14:textId="77777777" w:rsidR="00B10724" w:rsidRDefault="00B10724" w:rsidP="00930253">
      <w:r>
        <w:separator/>
      </w:r>
    </w:p>
  </w:endnote>
  <w:endnote w:type="continuationSeparator" w:id="0">
    <w:p w14:paraId="26AD4E1B" w14:textId="77777777" w:rsidR="00B10724" w:rsidRDefault="00B10724"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6E796D" w:rsidRDefault="006E796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6E796D" w:rsidRDefault="006E79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A85C5C3" w14:textId="77777777" w:rsidR="00B10724" w:rsidRDefault="00B10724" w:rsidP="00930253">
      <w:r>
        <w:separator/>
      </w:r>
    </w:p>
  </w:footnote>
  <w:footnote w:type="continuationSeparator" w:id="0">
    <w:p w14:paraId="476089B8" w14:textId="77777777" w:rsidR="00B10724" w:rsidRDefault="00B10724"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22D83"/>
    <w:rsid w:val="00031559"/>
    <w:rsid w:val="00031CA2"/>
    <w:rsid w:val="000322D0"/>
    <w:rsid w:val="00036041"/>
    <w:rsid w:val="00040512"/>
    <w:rsid w:val="000425AC"/>
    <w:rsid w:val="000434DC"/>
    <w:rsid w:val="0004441C"/>
    <w:rsid w:val="00044A7B"/>
    <w:rsid w:val="00046641"/>
    <w:rsid w:val="00047828"/>
    <w:rsid w:val="00052DDC"/>
    <w:rsid w:val="000603CE"/>
    <w:rsid w:val="00063A05"/>
    <w:rsid w:val="000652AF"/>
    <w:rsid w:val="000710A3"/>
    <w:rsid w:val="00074632"/>
    <w:rsid w:val="00074E0C"/>
    <w:rsid w:val="00075FD5"/>
    <w:rsid w:val="0007610C"/>
    <w:rsid w:val="0008084B"/>
    <w:rsid w:val="00082C6F"/>
    <w:rsid w:val="00083D2C"/>
    <w:rsid w:val="000866CB"/>
    <w:rsid w:val="00091A50"/>
    <w:rsid w:val="000932B3"/>
    <w:rsid w:val="000A0A14"/>
    <w:rsid w:val="000A3677"/>
    <w:rsid w:val="000A746F"/>
    <w:rsid w:val="000B101F"/>
    <w:rsid w:val="000B38A2"/>
    <w:rsid w:val="000B55EA"/>
    <w:rsid w:val="000B6815"/>
    <w:rsid w:val="000B6FC3"/>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3A46"/>
    <w:rsid w:val="0014408B"/>
    <w:rsid w:val="0014442A"/>
    <w:rsid w:val="00144B6B"/>
    <w:rsid w:val="00145031"/>
    <w:rsid w:val="00146199"/>
    <w:rsid w:val="00147107"/>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A5E58"/>
    <w:rsid w:val="001B5FD4"/>
    <w:rsid w:val="001C1DFC"/>
    <w:rsid w:val="001C484F"/>
    <w:rsid w:val="001C7AA5"/>
    <w:rsid w:val="001D563C"/>
    <w:rsid w:val="001D7E75"/>
    <w:rsid w:val="001E4289"/>
    <w:rsid w:val="001E5F6E"/>
    <w:rsid w:val="001E6C9B"/>
    <w:rsid w:val="001F4AA6"/>
    <w:rsid w:val="001F5158"/>
    <w:rsid w:val="001F7857"/>
    <w:rsid w:val="002039BA"/>
    <w:rsid w:val="002040CC"/>
    <w:rsid w:val="002042D8"/>
    <w:rsid w:val="0021405A"/>
    <w:rsid w:val="00217631"/>
    <w:rsid w:val="002207EF"/>
    <w:rsid w:val="00220B35"/>
    <w:rsid w:val="00222CF8"/>
    <w:rsid w:val="002236FB"/>
    <w:rsid w:val="0022409E"/>
    <w:rsid w:val="00227A3E"/>
    <w:rsid w:val="00230E3F"/>
    <w:rsid w:val="00230F8A"/>
    <w:rsid w:val="00231839"/>
    <w:rsid w:val="00233FC7"/>
    <w:rsid w:val="00234029"/>
    <w:rsid w:val="002363E1"/>
    <w:rsid w:val="00237BEF"/>
    <w:rsid w:val="002434D8"/>
    <w:rsid w:val="002447EF"/>
    <w:rsid w:val="002502A3"/>
    <w:rsid w:val="0025164F"/>
    <w:rsid w:val="00253C43"/>
    <w:rsid w:val="00271E29"/>
    <w:rsid w:val="0027304B"/>
    <w:rsid w:val="00275AEF"/>
    <w:rsid w:val="00275BEC"/>
    <w:rsid w:val="00275E07"/>
    <w:rsid w:val="002807A6"/>
    <w:rsid w:val="00280952"/>
    <w:rsid w:val="0028136C"/>
    <w:rsid w:val="00282F5A"/>
    <w:rsid w:val="00284743"/>
    <w:rsid w:val="002867D9"/>
    <w:rsid w:val="00286FFC"/>
    <w:rsid w:val="00291398"/>
    <w:rsid w:val="00297946"/>
    <w:rsid w:val="002A1729"/>
    <w:rsid w:val="002A1C0E"/>
    <w:rsid w:val="002A2521"/>
    <w:rsid w:val="002A4793"/>
    <w:rsid w:val="002A4F33"/>
    <w:rsid w:val="002B3507"/>
    <w:rsid w:val="002B60A5"/>
    <w:rsid w:val="002C3195"/>
    <w:rsid w:val="002C6073"/>
    <w:rsid w:val="002C6E34"/>
    <w:rsid w:val="002C7787"/>
    <w:rsid w:val="002C7B5B"/>
    <w:rsid w:val="002D4204"/>
    <w:rsid w:val="002D43BE"/>
    <w:rsid w:val="002D59BF"/>
    <w:rsid w:val="002D76AF"/>
    <w:rsid w:val="002E1415"/>
    <w:rsid w:val="002E35EA"/>
    <w:rsid w:val="002F335D"/>
    <w:rsid w:val="002F35F8"/>
    <w:rsid w:val="002F761F"/>
    <w:rsid w:val="003012AC"/>
    <w:rsid w:val="00301565"/>
    <w:rsid w:val="003017B8"/>
    <w:rsid w:val="00305607"/>
    <w:rsid w:val="00306627"/>
    <w:rsid w:val="00320E7B"/>
    <w:rsid w:val="00321DC5"/>
    <w:rsid w:val="00324208"/>
    <w:rsid w:val="00325778"/>
    <w:rsid w:val="003306F0"/>
    <w:rsid w:val="00332CA8"/>
    <w:rsid w:val="003363A7"/>
    <w:rsid w:val="003427A8"/>
    <w:rsid w:val="00342E52"/>
    <w:rsid w:val="00343632"/>
    <w:rsid w:val="00345474"/>
    <w:rsid w:val="00345A0C"/>
    <w:rsid w:val="00345CB5"/>
    <w:rsid w:val="003468A7"/>
    <w:rsid w:val="0034691E"/>
    <w:rsid w:val="003476BF"/>
    <w:rsid w:val="003522E6"/>
    <w:rsid w:val="00352405"/>
    <w:rsid w:val="00354810"/>
    <w:rsid w:val="00362381"/>
    <w:rsid w:val="0036544F"/>
    <w:rsid w:val="00372996"/>
    <w:rsid w:val="00374215"/>
    <w:rsid w:val="00381226"/>
    <w:rsid w:val="003868B7"/>
    <w:rsid w:val="00386BCE"/>
    <w:rsid w:val="00390B43"/>
    <w:rsid w:val="00392610"/>
    <w:rsid w:val="003946CD"/>
    <w:rsid w:val="00396E85"/>
    <w:rsid w:val="003A4641"/>
    <w:rsid w:val="003A5475"/>
    <w:rsid w:val="003B02A8"/>
    <w:rsid w:val="003B09A4"/>
    <w:rsid w:val="003B0DF4"/>
    <w:rsid w:val="003B14BD"/>
    <w:rsid w:val="003B2645"/>
    <w:rsid w:val="003B5806"/>
    <w:rsid w:val="003B7452"/>
    <w:rsid w:val="003C2EDF"/>
    <w:rsid w:val="003C38B7"/>
    <w:rsid w:val="003C4546"/>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96"/>
    <w:rsid w:val="00435560"/>
    <w:rsid w:val="004357CE"/>
    <w:rsid w:val="00441CE5"/>
    <w:rsid w:val="00443F01"/>
    <w:rsid w:val="0044578A"/>
    <w:rsid w:val="004525AD"/>
    <w:rsid w:val="00453885"/>
    <w:rsid w:val="00453FA2"/>
    <w:rsid w:val="004613D4"/>
    <w:rsid w:val="00461857"/>
    <w:rsid w:val="00462330"/>
    <w:rsid w:val="0046248A"/>
    <w:rsid w:val="00465960"/>
    <w:rsid w:val="004769D9"/>
    <w:rsid w:val="004800D1"/>
    <w:rsid w:val="00481D8C"/>
    <w:rsid w:val="00485262"/>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8CF"/>
    <w:rsid w:val="004C78C5"/>
    <w:rsid w:val="004D64EF"/>
    <w:rsid w:val="004D6E15"/>
    <w:rsid w:val="004D719A"/>
    <w:rsid w:val="00507F44"/>
    <w:rsid w:val="00510D5B"/>
    <w:rsid w:val="00511C1D"/>
    <w:rsid w:val="0051592C"/>
    <w:rsid w:val="00516EAA"/>
    <w:rsid w:val="0052129A"/>
    <w:rsid w:val="0052131D"/>
    <w:rsid w:val="005258B5"/>
    <w:rsid w:val="00526793"/>
    <w:rsid w:val="00536EB2"/>
    <w:rsid w:val="0053792A"/>
    <w:rsid w:val="00540243"/>
    <w:rsid w:val="00542AE9"/>
    <w:rsid w:val="00550C7D"/>
    <w:rsid w:val="00552947"/>
    <w:rsid w:val="0055455E"/>
    <w:rsid w:val="005568E3"/>
    <w:rsid w:val="00560EF2"/>
    <w:rsid w:val="005624A6"/>
    <w:rsid w:val="00562F80"/>
    <w:rsid w:val="00565ACF"/>
    <w:rsid w:val="00570AA5"/>
    <w:rsid w:val="005735ED"/>
    <w:rsid w:val="00577EAD"/>
    <w:rsid w:val="00581540"/>
    <w:rsid w:val="00582034"/>
    <w:rsid w:val="0058437F"/>
    <w:rsid w:val="00586DF0"/>
    <w:rsid w:val="0059003C"/>
    <w:rsid w:val="00591DC0"/>
    <w:rsid w:val="00591F30"/>
    <w:rsid w:val="00593788"/>
    <w:rsid w:val="00595508"/>
    <w:rsid w:val="005A0AC7"/>
    <w:rsid w:val="005A1AB3"/>
    <w:rsid w:val="005A2FC1"/>
    <w:rsid w:val="005A367B"/>
    <w:rsid w:val="005A4F63"/>
    <w:rsid w:val="005B0478"/>
    <w:rsid w:val="005B476B"/>
    <w:rsid w:val="005B4FE3"/>
    <w:rsid w:val="005B646C"/>
    <w:rsid w:val="005B694A"/>
    <w:rsid w:val="005B71CE"/>
    <w:rsid w:val="005C0A9A"/>
    <w:rsid w:val="005C22A4"/>
    <w:rsid w:val="005C7E0E"/>
    <w:rsid w:val="005D6D5A"/>
    <w:rsid w:val="005D7B1F"/>
    <w:rsid w:val="005E012E"/>
    <w:rsid w:val="005E1D22"/>
    <w:rsid w:val="005E5895"/>
    <w:rsid w:val="005E7DA2"/>
    <w:rsid w:val="005E7F90"/>
    <w:rsid w:val="005F5DCA"/>
    <w:rsid w:val="005F6476"/>
    <w:rsid w:val="0060323D"/>
    <w:rsid w:val="00603C1A"/>
    <w:rsid w:val="00604106"/>
    <w:rsid w:val="0060554D"/>
    <w:rsid w:val="0061073E"/>
    <w:rsid w:val="006116E1"/>
    <w:rsid w:val="006133DE"/>
    <w:rsid w:val="00615FED"/>
    <w:rsid w:val="0061724C"/>
    <w:rsid w:val="00617E1C"/>
    <w:rsid w:val="00627E80"/>
    <w:rsid w:val="006306AE"/>
    <w:rsid w:val="00631F06"/>
    <w:rsid w:val="00633EEF"/>
    <w:rsid w:val="00640F27"/>
    <w:rsid w:val="006423C7"/>
    <w:rsid w:val="00647E38"/>
    <w:rsid w:val="006522EE"/>
    <w:rsid w:val="00652C22"/>
    <w:rsid w:val="00653ED2"/>
    <w:rsid w:val="00657265"/>
    <w:rsid w:val="00657732"/>
    <w:rsid w:val="00660645"/>
    <w:rsid w:val="006606EE"/>
    <w:rsid w:val="006619CC"/>
    <w:rsid w:val="00665CC1"/>
    <w:rsid w:val="00673506"/>
    <w:rsid w:val="00677EEB"/>
    <w:rsid w:val="00685422"/>
    <w:rsid w:val="00693669"/>
    <w:rsid w:val="006A0D3C"/>
    <w:rsid w:val="006A375E"/>
    <w:rsid w:val="006A70D0"/>
    <w:rsid w:val="006A76BE"/>
    <w:rsid w:val="006B3297"/>
    <w:rsid w:val="006B65F2"/>
    <w:rsid w:val="006C0444"/>
    <w:rsid w:val="006C0EB8"/>
    <w:rsid w:val="006C2058"/>
    <w:rsid w:val="006C28D7"/>
    <w:rsid w:val="006C5028"/>
    <w:rsid w:val="006D3860"/>
    <w:rsid w:val="006D67BD"/>
    <w:rsid w:val="006E30BF"/>
    <w:rsid w:val="006E6702"/>
    <w:rsid w:val="006E6ED6"/>
    <w:rsid w:val="006E796D"/>
    <w:rsid w:val="006F3C22"/>
    <w:rsid w:val="006F42B6"/>
    <w:rsid w:val="006F55AA"/>
    <w:rsid w:val="006F70EA"/>
    <w:rsid w:val="007072CE"/>
    <w:rsid w:val="007078B4"/>
    <w:rsid w:val="00707D77"/>
    <w:rsid w:val="00713B83"/>
    <w:rsid w:val="00717692"/>
    <w:rsid w:val="0072071D"/>
    <w:rsid w:val="00735C46"/>
    <w:rsid w:val="007364F1"/>
    <w:rsid w:val="007376E8"/>
    <w:rsid w:val="00750A29"/>
    <w:rsid w:val="00752118"/>
    <w:rsid w:val="00754246"/>
    <w:rsid w:val="007549C8"/>
    <w:rsid w:val="00754EF4"/>
    <w:rsid w:val="007562D9"/>
    <w:rsid w:val="00756B1B"/>
    <w:rsid w:val="00757D6B"/>
    <w:rsid w:val="0076375E"/>
    <w:rsid w:val="00764145"/>
    <w:rsid w:val="00764D3A"/>
    <w:rsid w:val="00767FB7"/>
    <w:rsid w:val="00774C81"/>
    <w:rsid w:val="007822D4"/>
    <w:rsid w:val="007861BE"/>
    <w:rsid w:val="00787A66"/>
    <w:rsid w:val="00791028"/>
    <w:rsid w:val="00791B3D"/>
    <w:rsid w:val="00794216"/>
    <w:rsid w:val="007A1489"/>
    <w:rsid w:val="007A3868"/>
    <w:rsid w:val="007A42CC"/>
    <w:rsid w:val="007A61A4"/>
    <w:rsid w:val="007A69F4"/>
    <w:rsid w:val="007B1EA8"/>
    <w:rsid w:val="007B26FD"/>
    <w:rsid w:val="007B2ADE"/>
    <w:rsid w:val="007B6811"/>
    <w:rsid w:val="007B79B7"/>
    <w:rsid w:val="007C3B49"/>
    <w:rsid w:val="007C3D1D"/>
    <w:rsid w:val="007D3C9C"/>
    <w:rsid w:val="007D3E12"/>
    <w:rsid w:val="007D6FE6"/>
    <w:rsid w:val="007D7627"/>
    <w:rsid w:val="007D7D05"/>
    <w:rsid w:val="007E2655"/>
    <w:rsid w:val="007E2E69"/>
    <w:rsid w:val="007E41FE"/>
    <w:rsid w:val="007E505C"/>
    <w:rsid w:val="007F0703"/>
    <w:rsid w:val="007F1BE9"/>
    <w:rsid w:val="007F3390"/>
    <w:rsid w:val="007F59E5"/>
    <w:rsid w:val="00800585"/>
    <w:rsid w:val="0080062B"/>
    <w:rsid w:val="008046D6"/>
    <w:rsid w:val="00812DE8"/>
    <w:rsid w:val="008147A1"/>
    <w:rsid w:val="00820F8C"/>
    <w:rsid w:val="00821264"/>
    <w:rsid w:val="00830033"/>
    <w:rsid w:val="00840153"/>
    <w:rsid w:val="0084357F"/>
    <w:rsid w:val="00845358"/>
    <w:rsid w:val="0085029E"/>
    <w:rsid w:val="00853000"/>
    <w:rsid w:val="00860256"/>
    <w:rsid w:val="0086160D"/>
    <w:rsid w:val="008626E9"/>
    <w:rsid w:val="008677E3"/>
    <w:rsid w:val="00873381"/>
    <w:rsid w:val="00874CE6"/>
    <w:rsid w:val="00874F3B"/>
    <w:rsid w:val="00875AC0"/>
    <w:rsid w:val="00880873"/>
    <w:rsid w:val="00881312"/>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C10C2"/>
    <w:rsid w:val="008C2A4E"/>
    <w:rsid w:val="008C2EFF"/>
    <w:rsid w:val="008C3460"/>
    <w:rsid w:val="008D097F"/>
    <w:rsid w:val="008D6765"/>
    <w:rsid w:val="008D7298"/>
    <w:rsid w:val="008D7F9E"/>
    <w:rsid w:val="008E10A8"/>
    <w:rsid w:val="008E43A8"/>
    <w:rsid w:val="008E5543"/>
    <w:rsid w:val="008E703A"/>
    <w:rsid w:val="008F20DC"/>
    <w:rsid w:val="008F366D"/>
    <w:rsid w:val="008F50FA"/>
    <w:rsid w:val="008F5C83"/>
    <w:rsid w:val="008F6889"/>
    <w:rsid w:val="00904537"/>
    <w:rsid w:val="00905160"/>
    <w:rsid w:val="00905174"/>
    <w:rsid w:val="00912883"/>
    <w:rsid w:val="00913732"/>
    <w:rsid w:val="00923FF0"/>
    <w:rsid w:val="00930253"/>
    <w:rsid w:val="0093172C"/>
    <w:rsid w:val="0094433E"/>
    <w:rsid w:val="0094548B"/>
    <w:rsid w:val="009463CF"/>
    <w:rsid w:val="009467E9"/>
    <w:rsid w:val="00946F4E"/>
    <w:rsid w:val="009500C4"/>
    <w:rsid w:val="009605C4"/>
    <w:rsid w:val="00963314"/>
    <w:rsid w:val="009636FA"/>
    <w:rsid w:val="00964B11"/>
    <w:rsid w:val="0096514B"/>
    <w:rsid w:val="0096539F"/>
    <w:rsid w:val="009666B1"/>
    <w:rsid w:val="00966CFC"/>
    <w:rsid w:val="00970A98"/>
    <w:rsid w:val="00971F0B"/>
    <w:rsid w:val="00973512"/>
    <w:rsid w:val="009776DA"/>
    <w:rsid w:val="00980663"/>
    <w:rsid w:val="009815E5"/>
    <w:rsid w:val="00982B43"/>
    <w:rsid w:val="009918D7"/>
    <w:rsid w:val="0099386A"/>
    <w:rsid w:val="009A0618"/>
    <w:rsid w:val="009A0ECC"/>
    <w:rsid w:val="009A2D50"/>
    <w:rsid w:val="009A3C6C"/>
    <w:rsid w:val="009B00AF"/>
    <w:rsid w:val="009B3411"/>
    <w:rsid w:val="009B7EFA"/>
    <w:rsid w:val="009C279A"/>
    <w:rsid w:val="009D2251"/>
    <w:rsid w:val="009D3357"/>
    <w:rsid w:val="009D497D"/>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4826"/>
    <w:rsid w:val="00A27683"/>
    <w:rsid w:val="00A27A16"/>
    <w:rsid w:val="00A30D40"/>
    <w:rsid w:val="00A31B5E"/>
    <w:rsid w:val="00A32B39"/>
    <w:rsid w:val="00A32D90"/>
    <w:rsid w:val="00A37868"/>
    <w:rsid w:val="00A4267E"/>
    <w:rsid w:val="00A43324"/>
    <w:rsid w:val="00A44BF7"/>
    <w:rsid w:val="00A45BD4"/>
    <w:rsid w:val="00A46DC1"/>
    <w:rsid w:val="00A5066D"/>
    <w:rsid w:val="00A51265"/>
    <w:rsid w:val="00A51A00"/>
    <w:rsid w:val="00A54C54"/>
    <w:rsid w:val="00A60872"/>
    <w:rsid w:val="00A67E42"/>
    <w:rsid w:val="00A7044C"/>
    <w:rsid w:val="00A720F4"/>
    <w:rsid w:val="00A73CED"/>
    <w:rsid w:val="00A80A41"/>
    <w:rsid w:val="00A82522"/>
    <w:rsid w:val="00A84958"/>
    <w:rsid w:val="00A85F44"/>
    <w:rsid w:val="00A872FF"/>
    <w:rsid w:val="00A93CE7"/>
    <w:rsid w:val="00A94B48"/>
    <w:rsid w:val="00AA1601"/>
    <w:rsid w:val="00AA19E3"/>
    <w:rsid w:val="00AA4A3E"/>
    <w:rsid w:val="00AA5F5B"/>
    <w:rsid w:val="00AA60C2"/>
    <w:rsid w:val="00AB327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5A84"/>
    <w:rsid w:val="00B0187B"/>
    <w:rsid w:val="00B02209"/>
    <w:rsid w:val="00B02F0A"/>
    <w:rsid w:val="00B10724"/>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82BA1"/>
    <w:rsid w:val="00B83D65"/>
    <w:rsid w:val="00B85A88"/>
    <w:rsid w:val="00B85D96"/>
    <w:rsid w:val="00B8724E"/>
    <w:rsid w:val="00B879CC"/>
    <w:rsid w:val="00B90E23"/>
    <w:rsid w:val="00B94330"/>
    <w:rsid w:val="00B94688"/>
    <w:rsid w:val="00B94F95"/>
    <w:rsid w:val="00BA08EE"/>
    <w:rsid w:val="00BA6FDD"/>
    <w:rsid w:val="00BB19E6"/>
    <w:rsid w:val="00BB6E69"/>
    <w:rsid w:val="00BC5A72"/>
    <w:rsid w:val="00BD2C1F"/>
    <w:rsid w:val="00BD4609"/>
    <w:rsid w:val="00BE2FCB"/>
    <w:rsid w:val="00BE31AC"/>
    <w:rsid w:val="00BE61DD"/>
    <w:rsid w:val="00BF317F"/>
    <w:rsid w:val="00BF52F6"/>
    <w:rsid w:val="00BF61D7"/>
    <w:rsid w:val="00BF7145"/>
    <w:rsid w:val="00C01B6E"/>
    <w:rsid w:val="00C04364"/>
    <w:rsid w:val="00C102DC"/>
    <w:rsid w:val="00C125D4"/>
    <w:rsid w:val="00C1342F"/>
    <w:rsid w:val="00C143A7"/>
    <w:rsid w:val="00C15A28"/>
    <w:rsid w:val="00C30FB9"/>
    <w:rsid w:val="00C31232"/>
    <w:rsid w:val="00C317B4"/>
    <w:rsid w:val="00C443B2"/>
    <w:rsid w:val="00C50295"/>
    <w:rsid w:val="00C506EF"/>
    <w:rsid w:val="00C52039"/>
    <w:rsid w:val="00C56791"/>
    <w:rsid w:val="00C6328C"/>
    <w:rsid w:val="00C63C4F"/>
    <w:rsid w:val="00C64912"/>
    <w:rsid w:val="00C66CEF"/>
    <w:rsid w:val="00C66E3D"/>
    <w:rsid w:val="00C723C8"/>
    <w:rsid w:val="00C74495"/>
    <w:rsid w:val="00C7571B"/>
    <w:rsid w:val="00C865B0"/>
    <w:rsid w:val="00C86629"/>
    <w:rsid w:val="00C8758E"/>
    <w:rsid w:val="00C901A9"/>
    <w:rsid w:val="00C90D86"/>
    <w:rsid w:val="00C941D4"/>
    <w:rsid w:val="00C948D9"/>
    <w:rsid w:val="00C95492"/>
    <w:rsid w:val="00CA15B0"/>
    <w:rsid w:val="00CA4A83"/>
    <w:rsid w:val="00CC7B76"/>
    <w:rsid w:val="00CD354D"/>
    <w:rsid w:val="00CD3C54"/>
    <w:rsid w:val="00CD59A7"/>
    <w:rsid w:val="00CE085A"/>
    <w:rsid w:val="00CE2F32"/>
    <w:rsid w:val="00CE41C1"/>
    <w:rsid w:val="00CE4A03"/>
    <w:rsid w:val="00CE4A9A"/>
    <w:rsid w:val="00CF21BD"/>
    <w:rsid w:val="00CF53EA"/>
    <w:rsid w:val="00CF67D8"/>
    <w:rsid w:val="00CF6962"/>
    <w:rsid w:val="00CF7E9B"/>
    <w:rsid w:val="00D00F31"/>
    <w:rsid w:val="00D01A10"/>
    <w:rsid w:val="00D0424D"/>
    <w:rsid w:val="00D061A8"/>
    <w:rsid w:val="00D105F1"/>
    <w:rsid w:val="00D11B82"/>
    <w:rsid w:val="00D12592"/>
    <w:rsid w:val="00D13F91"/>
    <w:rsid w:val="00D17642"/>
    <w:rsid w:val="00D1798D"/>
    <w:rsid w:val="00D17F24"/>
    <w:rsid w:val="00D21E56"/>
    <w:rsid w:val="00D24F3C"/>
    <w:rsid w:val="00D31F5D"/>
    <w:rsid w:val="00D37063"/>
    <w:rsid w:val="00D4325C"/>
    <w:rsid w:val="00D43295"/>
    <w:rsid w:val="00D518D1"/>
    <w:rsid w:val="00D539FB"/>
    <w:rsid w:val="00D54974"/>
    <w:rsid w:val="00D572C9"/>
    <w:rsid w:val="00D611DC"/>
    <w:rsid w:val="00D63B2C"/>
    <w:rsid w:val="00D67E04"/>
    <w:rsid w:val="00D70C81"/>
    <w:rsid w:val="00D72B44"/>
    <w:rsid w:val="00D73523"/>
    <w:rsid w:val="00D74095"/>
    <w:rsid w:val="00D81DF1"/>
    <w:rsid w:val="00D847E6"/>
    <w:rsid w:val="00D850BB"/>
    <w:rsid w:val="00D909B1"/>
    <w:rsid w:val="00D92AAE"/>
    <w:rsid w:val="00D93560"/>
    <w:rsid w:val="00D97987"/>
    <w:rsid w:val="00D97C5F"/>
    <w:rsid w:val="00DA120F"/>
    <w:rsid w:val="00DA2068"/>
    <w:rsid w:val="00DA79B9"/>
    <w:rsid w:val="00DB2410"/>
    <w:rsid w:val="00DB266D"/>
    <w:rsid w:val="00DB77C0"/>
    <w:rsid w:val="00DB7FE7"/>
    <w:rsid w:val="00DC076D"/>
    <w:rsid w:val="00DC1794"/>
    <w:rsid w:val="00DC25A0"/>
    <w:rsid w:val="00DC271F"/>
    <w:rsid w:val="00DC3740"/>
    <w:rsid w:val="00DD1498"/>
    <w:rsid w:val="00DD7D15"/>
    <w:rsid w:val="00DE393B"/>
    <w:rsid w:val="00DE4EF8"/>
    <w:rsid w:val="00DE6FD2"/>
    <w:rsid w:val="00DF5B92"/>
    <w:rsid w:val="00E00AF1"/>
    <w:rsid w:val="00E01C34"/>
    <w:rsid w:val="00E033AB"/>
    <w:rsid w:val="00E05E73"/>
    <w:rsid w:val="00E148E1"/>
    <w:rsid w:val="00E23CA2"/>
    <w:rsid w:val="00E25B3A"/>
    <w:rsid w:val="00E3622E"/>
    <w:rsid w:val="00E410C7"/>
    <w:rsid w:val="00E4158D"/>
    <w:rsid w:val="00E42639"/>
    <w:rsid w:val="00E45977"/>
    <w:rsid w:val="00E4663D"/>
    <w:rsid w:val="00E5331C"/>
    <w:rsid w:val="00E608A2"/>
    <w:rsid w:val="00E61CC4"/>
    <w:rsid w:val="00E657BE"/>
    <w:rsid w:val="00E665EE"/>
    <w:rsid w:val="00E66816"/>
    <w:rsid w:val="00E677F0"/>
    <w:rsid w:val="00E74198"/>
    <w:rsid w:val="00E746DC"/>
    <w:rsid w:val="00E74E5A"/>
    <w:rsid w:val="00E756A2"/>
    <w:rsid w:val="00E7650C"/>
    <w:rsid w:val="00E80016"/>
    <w:rsid w:val="00E81BA2"/>
    <w:rsid w:val="00E84A95"/>
    <w:rsid w:val="00E85C2C"/>
    <w:rsid w:val="00E913D4"/>
    <w:rsid w:val="00E93080"/>
    <w:rsid w:val="00EA0502"/>
    <w:rsid w:val="00EA377F"/>
    <w:rsid w:val="00EA3C2E"/>
    <w:rsid w:val="00EA3CB8"/>
    <w:rsid w:val="00EA4EFE"/>
    <w:rsid w:val="00EB1855"/>
    <w:rsid w:val="00EB2C7A"/>
    <w:rsid w:val="00EB2F58"/>
    <w:rsid w:val="00EC01CF"/>
    <w:rsid w:val="00EC0631"/>
    <w:rsid w:val="00EC1DC4"/>
    <w:rsid w:val="00EC5388"/>
    <w:rsid w:val="00EC7030"/>
    <w:rsid w:val="00ED0DD8"/>
    <w:rsid w:val="00ED20F0"/>
    <w:rsid w:val="00ED3754"/>
    <w:rsid w:val="00ED5542"/>
    <w:rsid w:val="00ED75F4"/>
    <w:rsid w:val="00ED78BE"/>
    <w:rsid w:val="00ED7A08"/>
    <w:rsid w:val="00ED7AB5"/>
    <w:rsid w:val="00EE2D65"/>
    <w:rsid w:val="00EE6EFE"/>
    <w:rsid w:val="00EF45BD"/>
    <w:rsid w:val="00EF52B0"/>
    <w:rsid w:val="00EF6128"/>
    <w:rsid w:val="00EF6C3B"/>
    <w:rsid w:val="00F02E4A"/>
    <w:rsid w:val="00F10670"/>
    <w:rsid w:val="00F10C8D"/>
    <w:rsid w:val="00F1281C"/>
    <w:rsid w:val="00F2099B"/>
    <w:rsid w:val="00F20D26"/>
    <w:rsid w:val="00F220C2"/>
    <w:rsid w:val="00F2396E"/>
    <w:rsid w:val="00F242B7"/>
    <w:rsid w:val="00F246B2"/>
    <w:rsid w:val="00F25D25"/>
    <w:rsid w:val="00F315A6"/>
    <w:rsid w:val="00F368FB"/>
    <w:rsid w:val="00F36F78"/>
    <w:rsid w:val="00F41007"/>
    <w:rsid w:val="00F43603"/>
    <w:rsid w:val="00F44390"/>
    <w:rsid w:val="00F44901"/>
    <w:rsid w:val="00F44E73"/>
    <w:rsid w:val="00F476AF"/>
    <w:rsid w:val="00F50126"/>
    <w:rsid w:val="00F52944"/>
    <w:rsid w:val="00F56304"/>
    <w:rsid w:val="00F57834"/>
    <w:rsid w:val="00F57A76"/>
    <w:rsid w:val="00F6629D"/>
    <w:rsid w:val="00F66EA9"/>
    <w:rsid w:val="00F6786F"/>
    <w:rsid w:val="00F70A25"/>
    <w:rsid w:val="00F70B8D"/>
    <w:rsid w:val="00F74568"/>
    <w:rsid w:val="00F75235"/>
    <w:rsid w:val="00F75B19"/>
    <w:rsid w:val="00F76635"/>
    <w:rsid w:val="00F8020F"/>
    <w:rsid w:val="00F802B0"/>
    <w:rsid w:val="00F84330"/>
    <w:rsid w:val="00F849E4"/>
    <w:rsid w:val="00F85A8B"/>
    <w:rsid w:val="00F865E8"/>
    <w:rsid w:val="00F86B7B"/>
    <w:rsid w:val="00F90CBF"/>
    <w:rsid w:val="00F914B3"/>
    <w:rsid w:val="00F91B50"/>
    <w:rsid w:val="00F970EC"/>
    <w:rsid w:val="00FA0CD2"/>
    <w:rsid w:val="00FA2486"/>
    <w:rsid w:val="00FA3E6A"/>
    <w:rsid w:val="00FB3858"/>
    <w:rsid w:val="00FB5294"/>
    <w:rsid w:val="00FC2113"/>
    <w:rsid w:val="00FC4149"/>
    <w:rsid w:val="00FC4A30"/>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B6BAE97-3EA9-3C45-8755-E5B2A245A4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41</TotalTime>
  <Pages>21</Pages>
  <Words>17905</Words>
  <Characters>102064</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48</cp:revision>
  <dcterms:created xsi:type="dcterms:W3CDTF">2020-06-09T18:49:00Z</dcterms:created>
  <dcterms:modified xsi:type="dcterms:W3CDTF">2020-06-15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h7QxDNo"/&gt;&lt;style id="http://www.zotero.org/styles/eneuro" hasBibliography="1" bibliographyStyleHasBeenSet="1"/&gt;&lt;prefs&gt;&lt;pref name="fieldType" value="Field"/&gt;&lt;/prefs&gt;&lt;/data&gt;</vt:lpwstr>
  </property>
</Properties>
</file>